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5AE821F" w14:textId="77777777" w:rsidR="003215F4"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3215F4">
        <w:rPr>
          <w:noProof/>
        </w:rPr>
        <w:t>Remerciements</w:t>
      </w:r>
      <w:r w:rsidR="003215F4">
        <w:rPr>
          <w:noProof/>
        </w:rPr>
        <w:tab/>
      </w:r>
      <w:r w:rsidR="003215F4">
        <w:rPr>
          <w:noProof/>
        </w:rPr>
        <w:fldChar w:fldCharType="begin"/>
      </w:r>
      <w:r w:rsidR="003215F4">
        <w:rPr>
          <w:noProof/>
        </w:rPr>
        <w:instrText xml:space="preserve"> PAGEREF _Toc455046393 \h </w:instrText>
      </w:r>
      <w:r w:rsidR="003215F4">
        <w:rPr>
          <w:noProof/>
        </w:rPr>
      </w:r>
      <w:r w:rsidR="003215F4">
        <w:rPr>
          <w:noProof/>
        </w:rPr>
        <w:fldChar w:fldCharType="separate"/>
      </w:r>
      <w:r w:rsidR="00B86BC3">
        <w:rPr>
          <w:noProof/>
        </w:rPr>
        <w:t>1</w:t>
      </w:r>
      <w:r w:rsidR="003215F4">
        <w:rPr>
          <w:noProof/>
        </w:rPr>
        <w:fldChar w:fldCharType="end"/>
      </w:r>
    </w:p>
    <w:p w14:paraId="22C2C192"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046394 \h </w:instrText>
      </w:r>
      <w:r>
        <w:rPr>
          <w:noProof/>
        </w:rPr>
      </w:r>
      <w:r>
        <w:rPr>
          <w:noProof/>
        </w:rPr>
        <w:fldChar w:fldCharType="separate"/>
      </w:r>
      <w:r w:rsidR="00B86BC3">
        <w:rPr>
          <w:noProof/>
        </w:rPr>
        <w:t>2</w:t>
      </w:r>
      <w:r>
        <w:rPr>
          <w:noProof/>
        </w:rPr>
        <w:fldChar w:fldCharType="end"/>
      </w:r>
    </w:p>
    <w:p w14:paraId="2488BD81"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5046395 \h </w:instrText>
      </w:r>
      <w:r>
        <w:rPr>
          <w:noProof/>
        </w:rPr>
      </w:r>
      <w:r>
        <w:rPr>
          <w:noProof/>
        </w:rPr>
        <w:fldChar w:fldCharType="separate"/>
      </w:r>
      <w:r w:rsidR="00B86BC3">
        <w:rPr>
          <w:b/>
          <w:bCs/>
          <w:noProof/>
          <w:lang w:val="fr-FR"/>
        </w:rPr>
        <w:t>Erreur ! Le signet n’est pas défini.</w:t>
      </w:r>
      <w:r>
        <w:rPr>
          <w:noProof/>
        </w:rPr>
        <w:fldChar w:fldCharType="end"/>
      </w:r>
    </w:p>
    <w:p w14:paraId="2CDAD1EF"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046396 \h </w:instrText>
      </w:r>
      <w:r>
        <w:rPr>
          <w:noProof/>
        </w:rPr>
      </w:r>
      <w:r>
        <w:rPr>
          <w:noProof/>
        </w:rPr>
        <w:fldChar w:fldCharType="separate"/>
      </w:r>
      <w:r w:rsidR="00B86BC3">
        <w:rPr>
          <w:noProof/>
        </w:rPr>
        <w:t>5</w:t>
      </w:r>
      <w:r>
        <w:rPr>
          <w:noProof/>
        </w:rPr>
        <w:fldChar w:fldCharType="end"/>
      </w:r>
    </w:p>
    <w:p w14:paraId="61B49005"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046397 \h </w:instrText>
      </w:r>
      <w:r>
        <w:rPr>
          <w:noProof/>
        </w:rPr>
      </w:r>
      <w:r>
        <w:rPr>
          <w:noProof/>
        </w:rPr>
        <w:fldChar w:fldCharType="separate"/>
      </w:r>
      <w:r w:rsidR="00B86BC3">
        <w:rPr>
          <w:noProof/>
        </w:rPr>
        <w:t>7</w:t>
      </w:r>
      <w:r>
        <w:rPr>
          <w:noProof/>
        </w:rPr>
        <w:fldChar w:fldCharType="end"/>
      </w:r>
    </w:p>
    <w:p w14:paraId="6705F39E"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6398 \h </w:instrText>
      </w:r>
      <w:r>
        <w:rPr>
          <w:noProof/>
        </w:rPr>
      </w:r>
      <w:r>
        <w:rPr>
          <w:noProof/>
        </w:rPr>
        <w:fldChar w:fldCharType="separate"/>
      </w:r>
      <w:r w:rsidR="00B86BC3">
        <w:rPr>
          <w:noProof/>
        </w:rPr>
        <w:t>8</w:t>
      </w:r>
      <w:r>
        <w:rPr>
          <w:noProof/>
        </w:rPr>
        <w:fldChar w:fldCharType="end"/>
      </w:r>
    </w:p>
    <w:p w14:paraId="6A5FF280" w14:textId="77777777" w:rsidR="003215F4" w:rsidRDefault="003215F4">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046399 \h </w:instrText>
      </w:r>
      <w:r>
        <w:rPr>
          <w:noProof/>
        </w:rPr>
      </w:r>
      <w:r>
        <w:rPr>
          <w:noProof/>
        </w:rPr>
        <w:fldChar w:fldCharType="separate"/>
      </w:r>
      <w:r w:rsidR="00B86BC3">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5497112D" w:rsidR="001E03C2" w:rsidRDefault="00995876" w:rsidP="0081286F">
      <w:pPr>
        <w:pStyle w:val="tbtitre1"/>
      </w:pPr>
      <w:bookmarkStart w:id="1" w:name="_Toc455046393"/>
      <w:bookmarkStart w:id="2" w:name="PIntroduction"/>
      <w:r>
        <w:lastRenderedPageBreak/>
        <w:t>[</w:t>
      </w:r>
      <w:proofErr w:type="gramStart"/>
      <w:r>
        <w:t>new</w:t>
      </w:r>
      <w:proofErr w:type="gramEnd"/>
      <w:r>
        <w:t xml:space="preserve">] </w:t>
      </w:r>
      <w:r w:rsidR="001E03C2">
        <w:t>Remerciements</w:t>
      </w:r>
      <w:bookmarkEnd w:id="1"/>
    </w:p>
    <w:p w14:paraId="06D794B4" w14:textId="2C17B3E9" w:rsidR="001E03C2" w:rsidRDefault="00995876" w:rsidP="001E03C2">
      <w:pPr>
        <w:pStyle w:val="tbnormal"/>
      </w:pPr>
      <w:r>
        <w:t xml:space="preserve">Des remerciements doivent être faits à toutes les personnes qui ont </w:t>
      </w:r>
      <w:r w:rsidR="00C67675">
        <w:t>contribués</w:t>
      </w:r>
      <w:r>
        <w:t xml:space="preserve"> de près ou de loin à la réalisation de ce travail.</w:t>
      </w:r>
    </w:p>
    <w:p w14:paraId="4F30436D" w14:textId="11BE0574" w:rsidR="006830CB" w:rsidRDefault="00C67675" w:rsidP="001E03C2">
      <w:pPr>
        <w:pStyle w:val="tbnormal"/>
      </w:pPr>
      <w:r>
        <w:t xml:space="preserve">Monsieur </w:t>
      </w:r>
      <w:r w:rsidRPr="00D8257A">
        <w:rPr>
          <w:b/>
        </w:rPr>
        <w:t xml:space="preserve">Boris </w:t>
      </w:r>
      <w:proofErr w:type="spellStart"/>
      <w:r w:rsidRPr="00D8257A">
        <w:rPr>
          <w:b/>
        </w:rPr>
        <w:t>Fritscher</w:t>
      </w:r>
      <w:proofErr w:type="spellEnd"/>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 xml:space="preserve">Do Santo </w:t>
      </w:r>
      <w:proofErr w:type="spellStart"/>
      <w:r w:rsidRPr="00D8257A">
        <w:rPr>
          <w:b/>
        </w:rPr>
        <w:t>Alessio</w:t>
      </w:r>
      <w:proofErr w:type="spellEnd"/>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 xml:space="preserve">Bertrand </w:t>
      </w:r>
      <w:proofErr w:type="spellStart"/>
      <w:r w:rsidRPr="00D8257A">
        <w:rPr>
          <w:b/>
        </w:rPr>
        <w:t>Loison</w:t>
      </w:r>
      <w:proofErr w:type="spellEnd"/>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 xml:space="preserve">Cédric </w:t>
      </w:r>
      <w:proofErr w:type="spellStart"/>
      <w:r w:rsidRPr="00D8257A">
        <w:rPr>
          <w:b/>
        </w:rPr>
        <w:t>Gaspoz</w:t>
      </w:r>
      <w:proofErr w:type="spellEnd"/>
      <w:r w:rsidR="00277AB7">
        <w:rPr>
          <w:b/>
        </w:rPr>
        <w:t>,</w:t>
      </w:r>
    </w:p>
    <w:p w14:paraId="6FC73DA9" w14:textId="040A48FD" w:rsidR="00C67675" w:rsidRPr="00736724" w:rsidRDefault="00C67675" w:rsidP="001E03C2">
      <w:pPr>
        <w:pStyle w:val="tbnormal"/>
        <w:rPr>
          <w:i/>
        </w:rPr>
      </w:pPr>
      <w:r w:rsidRPr="00736724">
        <w:rPr>
          <w:i/>
        </w:rPr>
        <w:t xml:space="preserve">Pour ses retours constructifs sur la soutenance à </w:t>
      </w:r>
      <w:proofErr w:type="spellStart"/>
      <w:r w:rsidRPr="00736724">
        <w:rPr>
          <w:i/>
        </w:rPr>
        <w:t>blan</w:t>
      </w:r>
      <w:proofErr w:type="spellEnd"/>
      <w:r w:rsidRPr="00736724">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 xml:space="preserve">Mélanie </w:t>
      </w:r>
      <w:proofErr w:type="spellStart"/>
      <w:r w:rsidRPr="00D8257A">
        <w:rPr>
          <w:b/>
        </w:rPr>
        <w:t>Donzé</w:t>
      </w:r>
      <w:proofErr w:type="spellEnd"/>
      <w:r w:rsidR="00277AB7">
        <w:rPr>
          <w:b/>
        </w:rPr>
        <w:t>,</w:t>
      </w:r>
    </w:p>
    <w:p w14:paraId="2BACCDC3" w14:textId="102E4589" w:rsidR="00C67675" w:rsidRPr="00736724" w:rsidRDefault="00D8257A" w:rsidP="001E03C2">
      <w:pPr>
        <w:pStyle w:val="tbnormal"/>
        <w:rPr>
          <w:i/>
        </w:rPr>
      </w:pPr>
      <w:r w:rsidRPr="00736724">
        <w:rPr>
          <w:i/>
        </w:rPr>
        <w:t>Pour son aide sur les aspects économiques et sa relecture et correction orthographique de l’ouvrage.</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046394"/>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r>
        <w:lastRenderedPageBreak/>
        <w:t>Avant-propos</w:t>
      </w:r>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5046396"/>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5046397"/>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5046398"/>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5046399"/>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proofErr w:type="spellStart"/>
      <w:r>
        <w:t>Fritscher</w:t>
      </w:r>
      <w:proofErr w:type="spellEnd"/>
      <w:r>
        <w:t xml:space="preserve"> dans le rôle de directeur de travail et Monsieur </w:t>
      </w:r>
      <w:proofErr w:type="spellStart"/>
      <w:r w:rsidR="00967FA1">
        <w:t>Alessio</w:t>
      </w:r>
      <w:proofErr w:type="spellEnd"/>
      <w:r w:rsidR="00967FA1">
        <w:t xml:space="preserve">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r>
      <w:proofErr w:type="spellStart"/>
      <w:r w:rsidR="003255DA" w:rsidRPr="00483FF3">
        <w:t>T</w:t>
      </w:r>
      <w:r w:rsidRPr="00483FF3">
        <w:t>héori</w:t>
      </w:r>
      <w:bookmarkEnd w:id="11"/>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B86BC3">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B86BC3">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B86BC3">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B86BC3">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B86BC3">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B86BC3">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B86BC3">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B86BC3">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B86BC3">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B86BC3">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B86BC3">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B86BC3">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B86BC3">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B86BC3">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B86BC3">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B86BC3">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B86BC3">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B86BC3">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B86BC3">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B86BC3">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B86BC3">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B86BC3">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B86BC3">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B86BC3">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B86BC3">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B86BC3">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B86BC3">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B86BC3">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B86BC3">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B86BC3">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B86BC3">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B86BC3">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B86BC3">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B86BC3">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B86BC3">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B86BC3">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B86BC3">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B86BC3">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B86BC3">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B86BC3">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B86BC3">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B86BC3">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B86BC3">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B86BC3">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B86BC3">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B86BC3">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B86BC3">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B86BC3">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B86BC3">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B86BC3">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B86BC3">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B86BC3">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B86BC3">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B86BC3">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B86BC3">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B86BC3">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B86BC3">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B86BC3">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B86BC3">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B86BC3">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B86BC3">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B86BC3">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 xml:space="preserve">Analyse des </w:t>
      </w:r>
      <w:proofErr w:type="spellStart"/>
      <w:r>
        <w:t>besoins</w:t>
      </w:r>
      <w:proofErr w:type="spellEnd"/>
      <w:r>
        <w:t xml:space="preserve"> et des </w:t>
      </w:r>
      <w:proofErr w:type="spellStart"/>
      <w:r>
        <w:t>attentes</w:t>
      </w:r>
      <w:bookmarkEnd w:id="19"/>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proofErr w:type="spellStart"/>
      <w:r>
        <w:lastRenderedPageBreak/>
        <w:t>Définition</w:t>
      </w:r>
      <w:proofErr w:type="spellEnd"/>
      <w:r>
        <w:t xml:space="preserve"> des </w:t>
      </w:r>
      <w:proofErr w:type="spellStart"/>
      <w:r>
        <w:t>objectifs</w:t>
      </w:r>
      <w:proofErr w:type="spellEnd"/>
      <w:r>
        <w:t xml:space="preserve"> </w:t>
      </w:r>
      <w:proofErr w:type="spellStart"/>
      <w:r>
        <w:t>pédagogiques</w:t>
      </w:r>
      <w:bookmarkEnd w:id="20"/>
      <w:proofErr w:type="spellEnd"/>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1"/>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2"/>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3"/>
      <w:proofErr w:type="spellEnd"/>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4"/>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proofErr w:type="spellStart"/>
      <w:r>
        <w:t>Approche</w:t>
      </w:r>
      <w:bookmarkEnd w:id="29"/>
      <w:bookmarkEnd w:id="30"/>
      <w:proofErr w:type="spellEnd"/>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proofErr w:type="spellStart"/>
      <w:r>
        <w:t>S</w:t>
      </w:r>
      <w:r w:rsidR="00853D97">
        <w:t>cénarios</w:t>
      </w:r>
      <w:bookmarkEnd w:id="31"/>
      <w:bookmarkEnd w:id="32"/>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 xml:space="preserve">Support </w:t>
      </w:r>
      <w:proofErr w:type="spellStart"/>
      <w:r>
        <w:t>pédagogique</w:t>
      </w:r>
      <w:bookmarkEnd w:id="33"/>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884534"/>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proofErr w:type="spellStart"/>
      <w:r>
        <w:t>L’offre</w:t>
      </w:r>
      <w:bookmarkEnd w:id="42"/>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 xml:space="preserve">La </w:t>
      </w:r>
      <w:proofErr w:type="spellStart"/>
      <w:r>
        <w:t>demande</w:t>
      </w:r>
      <w:bookmarkEnd w:id="43"/>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proofErr w:type="spellStart"/>
      <w:r>
        <w:t>L’élasticité</w:t>
      </w:r>
      <w:proofErr w:type="spellEnd"/>
      <w:r>
        <w:t xml:space="preserve"> </w:t>
      </w:r>
      <w:proofErr w:type="spellStart"/>
      <w:r>
        <w:t>prix-demande</w:t>
      </w:r>
      <w:bookmarkEnd w:id="44"/>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w:t>
      </w:r>
      <w:proofErr w:type="spellStart"/>
      <w:r>
        <w:t>premises</w:t>
      </w:r>
      <w:bookmarkEnd w:id="53"/>
      <w:bookmarkEnd w:id="54"/>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 xml:space="preserve">Software as </w:t>
      </w:r>
      <w:proofErr w:type="gramStart"/>
      <w:r>
        <w:t>a</w:t>
      </w:r>
      <w:proofErr w:type="gramEnd"/>
      <w:r>
        <w:t xml:space="preserve">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 xml:space="preserve">Le </w:t>
      </w:r>
      <w:proofErr w:type="spellStart"/>
      <w:r>
        <w:t>programme</w:t>
      </w:r>
      <w:proofErr w:type="spellEnd"/>
      <w:r>
        <w:t xml:space="preserve"> </w:t>
      </w:r>
      <w:proofErr w:type="spellStart"/>
      <w:r>
        <w:t>éducatif</w:t>
      </w:r>
      <w:bookmarkEnd w:id="75"/>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proofErr w:type="spellStart"/>
      <w:r>
        <w:t>Community</w:t>
      </w:r>
      <w:bookmarkEnd w:id="77"/>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proofErr w:type="spellStart"/>
      <w:r>
        <w:t>L</w:t>
      </w:r>
      <w:r w:rsidRPr="00816397">
        <w:t>icence</w:t>
      </w:r>
      <w:proofErr w:type="spellEnd"/>
      <w:r w:rsidRPr="00816397">
        <w:t xml:space="preserv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proofErr w:type="spellStart"/>
      <w:r>
        <w:t>Connexion</w:t>
      </w:r>
      <w:proofErr w:type="spellEnd"/>
      <w:r>
        <w:t xml:space="preserve"> et </w:t>
      </w:r>
      <w:proofErr w:type="spellStart"/>
      <w:r>
        <w:t>authentification</w:t>
      </w:r>
      <w:bookmarkEnd w:id="85"/>
      <w:proofErr w:type="spellEnd"/>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proofErr w:type="spellStart"/>
      <w:r>
        <w:lastRenderedPageBreak/>
        <w:t>Création</w:t>
      </w:r>
      <w:bookmarkEnd w:id="86"/>
      <w:proofErr w:type="spellEnd"/>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créer une enregistrement dans le modèle </w:t>
      </w:r>
      <w:proofErr w:type="spellStart"/>
      <w:proofErr w:type="gramStart"/>
      <w:r w:rsidRPr="00EB7A35">
        <w:rPr>
          <w:b/>
          <w:color w:val="404040" w:themeColor="text1" w:themeTint="BF"/>
          <w:sz w:val="18"/>
        </w:rPr>
        <w:t>res.partner</w:t>
      </w:r>
      <w:proofErr w:type="spellEnd"/>
      <w:proofErr w:type="gramEnd"/>
      <w:r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Default="006F4B91" w:rsidP="006F4B91">
      <w:pPr>
        <w:pStyle w:val="tbtitre4"/>
      </w:pPr>
      <w:bookmarkStart w:id="87" w:name="_Toc454884574"/>
      <w:proofErr w:type="spellStart"/>
      <w:r>
        <w:t>Lecture</w:t>
      </w:r>
      <w:bookmarkEnd w:id="87"/>
      <w:proofErr w:type="spellEnd"/>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w:t>
      </w:r>
      <w:proofErr w:type="spellStart"/>
      <w:r w:rsidRPr="00EB7A35">
        <w:rPr>
          <w:b/>
          <w:color w:val="404040" w:themeColor="text1" w:themeTint="BF"/>
          <w:sz w:val="18"/>
        </w:rPr>
        <w:t>ArrayList</w:t>
      </w:r>
      <w:proofErr w:type="spellEnd"/>
      <w:r w:rsidRPr="00EB7A35">
        <w:rPr>
          <w:b/>
          <w:color w:val="404040" w:themeColor="text1" w:themeTint="BF"/>
          <w:sz w:val="18"/>
        </w:rPr>
        <w:t>.</w:t>
      </w:r>
    </w:p>
    <w:p w14:paraId="2A699194" w14:textId="5BA8D40E" w:rsidR="006F4B91" w:rsidRDefault="006F4B91" w:rsidP="006F4B91">
      <w:pPr>
        <w:pStyle w:val="tbtitre4"/>
      </w:pPr>
      <w:bookmarkStart w:id="88" w:name="_Toc454884575"/>
      <w:r>
        <w:lastRenderedPageBreak/>
        <w:t>Mise à jour</w:t>
      </w:r>
      <w:bookmarkEnd w:id="88"/>
    </w:p>
    <w:p w14:paraId="68156592" w14:textId="3A9A5FC6"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w:t>
      </w:r>
      <w:r w:rsidR="004F4158">
        <w:t xml:space="preserve"> ou des</w:t>
      </w:r>
      <w:r>
        <w:t xml:space="preserve"> </w:t>
      </w:r>
      <w:proofErr w:type="spellStart"/>
      <w:r>
        <w:t>tuple</w:t>
      </w:r>
      <w:r w:rsidR="004F4158">
        <w:t>s</w:t>
      </w:r>
      <w:proofErr w:type="spellEnd"/>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 xml:space="preserve">Figure X : Code pour mettre à jour l’attribut </w:t>
      </w:r>
      <w:proofErr w:type="spellStart"/>
      <w:r w:rsidRPr="00EB7A35">
        <w:rPr>
          <w:b/>
          <w:color w:val="404040" w:themeColor="text1" w:themeTint="BF"/>
          <w:sz w:val="18"/>
        </w:rPr>
        <w:t>name</w:t>
      </w:r>
      <w:proofErr w:type="spellEnd"/>
      <w:r w:rsidRPr="00EB7A35">
        <w:rPr>
          <w:b/>
          <w:color w:val="404040" w:themeColor="text1" w:themeTint="BF"/>
          <w:sz w:val="18"/>
        </w:rPr>
        <w:t xml:space="preserv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4F58F86F"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w:t>
      </w:r>
      <w:r w:rsidR="004F4158">
        <w:t xml:space="preserve">(ou des identifiants) </w:t>
      </w:r>
      <w:r>
        <w:t xml:space="preserve">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90"/>
      <w:bookmarkEnd w:id="91"/>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4BECDCB5"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 xml:space="preserve">figure X : </w:t>
      </w:r>
      <w:r w:rsidR="0006142C">
        <w:rPr>
          <w:b/>
          <w:color w:val="404040" w:themeColor="text1" w:themeTint="BF"/>
          <w:sz w:val="18"/>
        </w:rPr>
        <w:t>Palette des éléments BPMN 2.0</w:t>
      </w:r>
      <w:r w:rsidR="0006142C">
        <w:rPr>
          <w:rStyle w:val="Appelnotedebasdep"/>
          <w:b/>
          <w:color w:val="404040" w:themeColor="text1" w:themeTint="BF"/>
          <w:sz w:val="18"/>
        </w:rPr>
        <w:footnoteReference w:id="28"/>
      </w:r>
      <w:r w:rsidR="0006142C">
        <w:rPr>
          <w:b/>
          <w:color w:val="404040" w:themeColor="text1" w:themeTint="BF"/>
          <w:sz w:val="18"/>
        </w:rPr>
        <w:t>.</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B86BC3">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B86BC3">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B86BC3">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B86BC3">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B86BC3">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B86BC3">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B86BC3">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B86BC3">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B86BC3">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B86BC3">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B86BC3">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B86BC3">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B86BC3">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B86BC3">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B86BC3">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B86BC3">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B86BC3">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B86BC3">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B86BC3">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B86BC3">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B86BC3">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B86BC3">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B86BC3">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B86BC3">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B86BC3">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B86BC3">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B86BC3">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B86BC3">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B86BC3">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B86BC3">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B86BC3">
        <w:rPr>
          <w:noProof/>
        </w:rPr>
        <w:t>13</w:t>
      </w:r>
      <w:r>
        <w:rPr>
          <w:noProof/>
        </w:rPr>
        <w:fldChar w:fldCharType="end"/>
      </w:r>
    </w:p>
    <w:p w14:paraId="37380DD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044787 \h </w:instrText>
      </w:r>
      <w:r>
        <w:rPr>
          <w:noProof/>
        </w:rPr>
      </w:r>
      <w:r>
        <w:rPr>
          <w:noProof/>
        </w:rPr>
        <w:fldChar w:fldCharType="separate"/>
      </w:r>
      <w:r w:rsidR="00B86BC3">
        <w:rPr>
          <w:noProof/>
        </w:rPr>
        <w:t>14</w:t>
      </w:r>
      <w:r>
        <w:rPr>
          <w:noProof/>
        </w:rPr>
        <w:fldChar w:fldCharType="end"/>
      </w:r>
    </w:p>
    <w:p w14:paraId="7C78B3A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044788 \h </w:instrText>
      </w:r>
      <w:r>
        <w:rPr>
          <w:noProof/>
        </w:rPr>
      </w:r>
      <w:r>
        <w:rPr>
          <w:noProof/>
        </w:rPr>
        <w:fldChar w:fldCharType="separate"/>
      </w:r>
      <w:r w:rsidR="00B86BC3">
        <w:rPr>
          <w:noProof/>
        </w:rPr>
        <w:t>14</w:t>
      </w:r>
      <w:r>
        <w:rPr>
          <w:noProof/>
        </w:rPr>
        <w:fldChar w:fldCharType="end"/>
      </w:r>
    </w:p>
    <w:p w14:paraId="3D91A5E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044789 \h </w:instrText>
      </w:r>
      <w:r>
        <w:rPr>
          <w:noProof/>
        </w:rPr>
      </w:r>
      <w:r>
        <w:rPr>
          <w:noProof/>
        </w:rPr>
        <w:fldChar w:fldCharType="separate"/>
      </w:r>
      <w:r w:rsidR="00B86BC3">
        <w:rPr>
          <w:noProof/>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B86BC3">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B86BC3">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B86BC3">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B86BC3">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B86BC3">
        <w:rPr>
          <w:noProof/>
        </w:rPr>
        <w:t>17</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B86BC3">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B86BC3">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B86BC3">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B86BC3">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B86BC3">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B86BC3">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B86BC3">
        <w:rPr>
          <w:noProof/>
        </w:rPr>
        <w:t>19</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B86BC3">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B86BC3">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B86BC3">
        <w:rPr>
          <w:noProof/>
        </w:rPr>
        <w:t>20</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B86BC3">
        <w:rPr>
          <w:noProof/>
        </w:rPr>
        <w:t>21</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B86BC3">
        <w:rPr>
          <w:noProof/>
        </w:rPr>
        <w:t>21</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B86BC3">
        <w:rPr>
          <w:noProof/>
        </w:rPr>
        <w:t>22</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B86BC3">
        <w:rPr>
          <w:noProof/>
        </w:rPr>
        <w:t>23</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B86BC3">
        <w:rPr>
          <w:noProof/>
        </w:rPr>
        <w:t>24</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B86BC3">
        <w:rPr>
          <w:noProof/>
        </w:rPr>
        <w:t>25</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B86BC3">
        <w:rPr>
          <w:noProof/>
        </w:rPr>
        <w:t>25</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B86BC3">
        <w:rPr>
          <w:noProof/>
        </w:rPr>
        <w:t>26</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B86BC3">
        <w:rPr>
          <w:noProof/>
        </w:rPr>
        <w:t>26</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B86BC3">
        <w:rPr>
          <w:noProof/>
        </w:rPr>
        <w:t>27</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B86BC3">
        <w:rPr>
          <w:noProof/>
        </w:rPr>
        <w:t>27</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B86BC3">
        <w:rPr>
          <w:noProof/>
        </w:rPr>
        <w:t>28</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B86BC3">
        <w:rPr>
          <w:noProof/>
        </w:rPr>
        <w:t>28</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B86BC3">
        <w:rPr>
          <w:noProof/>
        </w:rPr>
        <w:t>28</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B86BC3">
        <w:rPr>
          <w:noProof/>
        </w:rPr>
        <w:t>29</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B86BC3">
        <w:rPr>
          <w:noProof/>
        </w:rPr>
        <w:t>29</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B86BC3">
        <w:rPr>
          <w:noProof/>
        </w:rPr>
        <w:t>30</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B86BC3">
        <w:rPr>
          <w:noProof/>
        </w:rPr>
        <w:t>31</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B86BC3">
        <w:rPr>
          <w:noProof/>
        </w:rPr>
        <w:t>31</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B86BC3">
        <w:rPr>
          <w:noProof/>
        </w:rPr>
        <w:t>31</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B86BC3">
        <w:rPr>
          <w:noProof/>
        </w:rPr>
        <w:t>32</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B86BC3">
        <w:rPr>
          <w:noProof/>
        </w:rPr>
        <w:t>32</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B86BC3">
        <w:rPr>
          <w:noProof/>
        </w:rPr>
        <w:t>33</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B86BC3">
        <w:rPr>
          <w:noProof/>
        </w:rPr>
        <w:t>33</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B86BC3">
        <w:rPr>
          <w:noProof/>
        </w:rPr>
        <w:t>33</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B86BC3">
        <w:rPr>
          <w:noProof/>
        </w:rPr>
        <w:t>34</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B86BC3">
        <w:rPr>
          <w:noProof/>
        </w:rPr>
        <w:t>34</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B86BC3">
        <w:rPr>
          <w:noProof/>
        </w:rPr>
        <w:t>35</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B86BC3">
        <w:rPr>
          <w:noProof/>
        </w:rPr>
        <w:t>35</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B86BC3">
        <w:rPr>
          <w:noProof/>
        </w:rPr>
        <w:t>35</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B86BC3">
        <w:rPr>
          <w:noProof/>
        </w:rPr>
        <w:t>36</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B86BC3">
        <w:rPr>
          <w:noProof/>
        </w:rPr>
        <w:t>37</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B86BC3">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B86BC3">
        <w:rPr>
          <w:noProof/>
        </w:rPr>
        <w:t>39</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B86BC3">
        <w:rPr>
          <w:noProof/>
        </w:rPr>
        <w:t>40</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B86BC3">
        <w:rPr>
          <w:noProof/>
        </w:rPr>
        <w:t>40</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B86BC3">
        <w:rPr>
          <w:noProof/>
        </w:rPr>
        <w:t>41</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B86BC3">
        <w:rPr>
          <w:noProof/>
        </w:rPr>
        <w:t>41</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B86BC3">
        <w:rPr>
          <w:noProof/>
        </w:rPr>
        <w:t>42</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B86BC3">
        <w:rPr>
          <w:noProof/>
        </w:rPr>
        <w:t>42</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B86BC3">
        <w:rPr>
          <w:noProof/>
        </w:rPr>
        <w:t>43</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B86BC3">
        <w:rPr>
          <w:noProof/>
        </w:rPr>
        <w:t>44</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B86BC3">
        <w:rPr>
          <w:noProof/>
        </w:rPr>
        <w:t>44</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B86BC3">
        <w:rPr>
          <w:noProof/>
        </w:rPr>
        <w:t>47</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B86BC3">
        <w:rPr>
          <w:noProof/>
        </w:rPr>
        <w:t>47</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B86BC3">
        <w:rPr>
          <w:noProof/>
        </w:rPr>
        <w:t>47</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B86BC3">
        <w:rPr>
          <w:noProof/>
        </w:rPr>
        <w:t>47</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B86BC3">
        <w:rPr>
          <w:noProof/>
        </w:rPr>
        <w:t>48</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B86BC3">
        <w:rPr>
          <w:noProof/>
        </w:rPr>
        <w:t>48</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B86BC3">
        <w:rPr>
          <w:noProof/>
        </w:rPr>
        <w:t>48</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B86BC3">
        <w:rPr>
          <w:noProof/>
        </w:rPr>
        <w:t>48</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B86BC3">
        <w:rPr>
          <w:noProof/>
        </w:rPr>
        <w:t>49</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B86BC3">
        <w:rPr>
          <w:noProof/>
        </w:rPr>
        <w:t>49</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B86BC3">
        <w:rPr>
          <w:noProof/>
        </w:rPr>
        <w:t>49</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B86BC3">
        <w:rPr>
          <w:noProof/>
        </w:rPr>
        <w:t>50</w:t>
      </w:r>
      <w:r>
        <w:rPr>
          <w:noProof/>
        </w:rPr>
        <w:fldChar w:fldCharType="end"/>
      </w:r>
    </w:p>
    <w:p w14:paraId="4B8BEB7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044860 \h </w:instrText>
      </w:r>
      <w:r>
        <w:rPr>
          <w:noProof/>
        </w:rPr>
      </w:r>
      <w:r>
        <w:rPr>
          <w:noProof/>
        </w:rPr>
        <w:fldChar w:fldCharType="separate"/>
      </w:r>
      <w:r w:rsidR="00B86BC3">
        <w:rPr>
          <w:noProof/>
        </w:rPr>
        <w:t>50</w:t>
      </w:r>
      <w:r>
        <w:rPr>
          <w:noProof/>
        </w:rPr>
        <w:fldChar w:fldCharType="end"/>
      </w:r>
    </w:p>
    <w:p w14:paraId="51D4A47F"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044861 \h </w:instrText>
      </w:r>
      <w:r>
        <w:rPr>
          <w:noProof/>
        </w:rPr>
      </w:r>
      <w:r>
        <w:rPr>
          <w:noProof/>
        </w:rPr>
        <w:fldChar w:fldCharType="separate"/>
      </w:r>
      <w:r w:rsidR="00B86BC3">
        <w:rPr>
          <w:noProof/>
        </w:rPr>
        <w:t>52</w:t>
      </w:r>
      <w:r>
        <w:rPr>
          <w:noProof/>
        </w:rPr>
        <w:fldChar w:fldCharType="end"/>
      </w:r>
    </w:p>
    <w:p w14:paraId="65B7706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Architecture</w:t>
      </w:r>
      <w:r>
        <w:rPr>
          <w:noProof/>
        </w:rPr>
        <w:tab/>
      </w:r>
      <w:r>
        <w:rPr>
          <w:noProof/>
        </w:rPr>
        <w:fldChar w:fldCharType="begin"/>
      </w:r>
      <w:r>
        <w:rPr>
          <w:noProof/>
        </w:rPr>
        <w:instrText xml:space="preserve"> PAGEREF _Toc455044862 \h </w:instrText>
      </w:r>
      <w:r>
        <w:rPr>
          <w:noProof/>
        </w:rPr>
      </w:r>
      <w:r>
        <w:rPr>
          <w:noProof/>
        </w:rPr>
        <w:fldChar w:fldCharType="separate"/>
      </w:r>
      <w:r w:rsidR="00B86BC3">
        <w:rPr>
          <w:noProof/>
        </w:rPr>
        <w:t>52</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B86BC3">
        <w:rPr>
          <w:noProof/>
        </w:rPr>
        <w:t>52</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B86BC3">
        <w:rPr>
          <w:noProof/>
        </w:rPr>
        <w:t>52</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B86BC3">
        <w:rPr>
          <w:noProof/>
        </w:rPr>
        <w:t>53</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B86BC3">
        <w:rPr>
          <w:noProof/>
        </w:rPr>
        <w:t>53</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B86BC3">
        <w:rPr>
          <w:noProof/>
        </w:rPr>
        <w:t>54</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B86BC3">
        <w:rPr>
          <w:noProof/>
        </w:rPr>
        <w:t>54</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B86BC3">
        <w:rPr>
          <w:noProof/>
        </w:rPr>
        <w:t>54</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B86BC3">
        <w:rPr>
          <w:noProof/>
        </w:rPr>
        <w:t>55</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B86BC3">
        <w:rPr>
          <w:noProof/>
        </w:rPr>
        <w:t>56</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B86BC3">
        <w:rPr>
          <w:noProof/>
        </w:rPr>
        <w:t>58</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B86BC3">
        <w:rPr>
          <w:noProof/>
        </w:rPr>
        <w:t>58</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B86BC3">
        <w:rPr>
          <w:noProof/>
        </w:rPr>
        <w:t>59</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B86BC3">
        <w:rPr>
          <w:noProof/>
        </w:rPr>
        <w:t>60</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B86BC3">
        <w:rPr>
          <w:noProof/>
        </w:rPr>
        <w:t>61</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B86BC3">
        <w:rPr>
          <w:noProof/>
        </w:rPr>
        <w:t>61</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B86BC3">
        <w:rPr>
          <w:noProof/>
        </w:rPr>
        <w:t>62</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B86BC3">
        <w:rPr>
          <w:noProof/>
        </w:rPr>
        <w:t>62</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B86BC3">
        <w:rPr>
          <w:noProof/>
        </w:rPr>
        <w:t>62</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B86BC3">
        <w:rPr>
          <w:noProof/>
        </w:rPr>
        <w:t>62</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B86BC3">
        <w:rPr>
          <w:noProof/>
        </w:rPr>
        <w:t>64</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B86BC3">
        <w:rPr>
          <w:noProof/>
        </w:rPr>
        <w:t>64</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B86BC3">
        <w:rPr>
          <w:noProof/>
        </w:rPr>
        <w:t>64</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B86BC3">
        <w:rPr>
          <w:noProof/>
        </w:rPr>
        <w:t>64</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B86BC3">
        <w:rPr>
          <w:noProof/>
        </w:rPr>
        <w:t>66</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B86BC3">
        <w:rPr>
          <w:noProof/>
        </w:rPr>
        <w:t>66</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B86BC3">
        <w:rPr>
          <w:noProof/>
        </w:rPr>
        <w:t>66</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B86BC3">
        <w:rPr>
          <w:noProof/>
        </w:rPr>
        <w:t>67</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B86BC3">
        <w:rPr>
          <w:noProof/>
        </w:rPr>
        <w:t>70</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B86BC3">
        <w:rPr>
          <w:noProof/>
        </w:rPr>
        <w:t>71</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B86BC3">
        <w:rPr>
          <w:noProof/>
        </w:rPr>
        <w:t>73</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B86BC3">
        <w:rPr>
          <w:noProof/>
        </w:rPr>
        <w:t>73</w:t>
      </w:r>
      <w:r>
        <w:rPr>
          <w:noProof/>
        </w:rPr>
        <w:fldChar w:fldCharType="end"/>
      </w:r>
    </w:p>
    <w:p w14:paraId="7589C8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044894 \h </w:instrText>
      </w:r>
      <w:r>
        <w:rPr>
          <w:noProof/>
        </w:rPr>
      </w:r>
      <w:r>
        <w:rPr>
          <w:noProof/>
        </w:rPr>
        <w:fldChar w:fldCharType="separate"/>
      </w:r>
      <w:r w:rsidR="00B86BC3">
        <w:rPr>
          <w:noProof/>
        </w:rPr>
        <w:t>73</w:t>
      </w:r>
      <w:r>
        <w:rPr>
          <w:noProof/>
        </w:rPr>
        <w:fldChar w:fldCharType="end"/>
      </w:r>
    </w:p>
    <w:p w14:paraId="41E7401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044895 \h </w:instrText>
      </w:r>
      <w:r>
        <w:rPr>
          <w:noProof/>
        </w:rPr>
      </w:r>
      <w:r>
        <w:rPr>
          <w:noProof/>
        </w:rPr>
        <w:fldChar w:fldCharType="separate"/>
      </w:r>
      <w:r w:rsidR="00B86BC3">
        <w:rPr>
          <w:noProof/>
        </w:rPr>
        <w:t>73</w:t>
      </w:r>
      <w:r>
        <w:rPr>
          <w:noProof/>
        </w:rPr>
        <w:fldChar w:fldCharType="end"/>
      </w:r>
    </w:p>
    <w:p w14:paraId="5F92CA8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044896 \h </w:instrText>
      </w:r>
      <w:r>
        <w:rPr>
          <w:noProof/>
        </w:rPr>
      </w:r>
      <w:r>
        <w:rPr>
          <w:noProof/>
        </w:rPr>
        <w:fldChar w:fldCharType="separate"/>
      </w:r>
      <w:r w:rsidR="00B86BC3">
        <w:rPr>
          <w:noProof/>
        </w:rPr>
        <w:t>74</w:t>
      </w:r>
      <w:r>
        <w:rPr>
          <w:noProof/>
        </w:rPr>
        <w:fldChar w:fldCharType="end"/>
      </w:r>
    </w:p>
    <w:p w14:paraId="1D70C0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044897 \h </w:instrText>
      </w:r>
      <w:r>
        <w:rPr>
          <w:noProof/>
        </w:rPr>
      </w:r>
      <w:r>
        <w:rPr>
          <w:noProof/>
        </w:rPr>
        <w:fldChar w:fldCharType="separate"/>
      </w:r>
      <w:r w:rsidR="00B86BC3">
        <w:rPr>
          <w:noProof/>
        </w:rPr>
        <w:t>74</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B86BC3">
        <w:rPr>
          <w:noProof/>
        </w:rPr>
        <w:t>74</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B86BC3">
        <w:rPr>
          <w:noProof/>
        </w:rPr>
        <w:t>75</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B86BC3">
        <w:rPr>
          <w:noProof/>
        </w:rPr>
        <w:t>76</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B86BC3">
        <w:rPr>
          <w:noProof/>
        </w:rPr>
        <w:t>77</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B86BC3">
        <w:rPr>
          <w:noProof/>
        </w:rPr>
        <w:t>79</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B86BC3">
        <w:rPr>
          <w:noProof/>
        </w:rPr>
        <w:t>79</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B86BC3">
        <w:rPr>
          <w:noProof/>
        </w:rPr>
        <w:t>79</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B86BC3">
        <w:rPr>
          <w:noProof/>
        </w:rPr>
        <w:t>79</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B86BC3">
        <w:rPr>
          <w:noProof/>
        </w:rPr>
        <w:t>80</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B86BC3">
        <w:rPr>
          <w:noProof/>
        </w:rPr>
        <w:t>80</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B86BC3">
        <w:rPr>
          <w:noProof/>
        </w:rPr>
        <w:t>80</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B86BC3">
        <w:rPr>
          <w:noProof/>
        </w:rPr>
        <w:t>81</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B86BC3">
        <w:rPr>
          <w:noProof/>
        </w:rPr>
        <w:t>81</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B86BC3">
        <w:rPr>
          <w:noProof/>
        </w:rPr>
        <w:t>81</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B86BC3">
        <w:rPr>
          <w:noProof/>
        </w:rPr>
        <w:t>81</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B86BC3">
        <w:rPr>
          <w:noProof/>
        </w:rPr>
        <w:t>82</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B86BC3">
        <w:rPr>
          <w:noProof/>
        </w:rPr>
        <w:t>84</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B86BC3">
        <w:rPr>
          <w:noProof/>
        </w:rPr>
        <w:t>84</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B86BC3">
        <w:rPr>
          <w:noProof/>
        </w:rPr>
        <w:t>86</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B86BC3">
        <w:rPr>
          <w:noProof/>
        </w:rPr>
        <w:t>86</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B86BC3">
        <w:rPr>
          <w:noProof/>
        </w:rPr>
        <w:t>88</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B86BC3">
        <w:rPr>
          <w:noProof/>
        </w:rPr>
        <w:t>89</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B86BC3">
        <w:rPr>
          <w:noProof/>
        </w:rPr>
        <w:t>89</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B86BC3">
        <w:rPr>
          <w:noProof/>
        </w:rPr>
        <w:t>89</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B86BC3">
        <w:rPr>
          <w:noProof/>
        </w:rPr>
        <w:t>90</w:t>
      </w:r>
      <w:r>
        <w:rPr>
          <w:noProof/>
        </w:rPr>
        <w:fldChar w:fldCharType="end"/>
      </w:r>
    </w:p>
    <w:p w14:paraId="6661D64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3 \h </w:instrText>
      </w:r>
      <w:r>
        <w:rPr>
          <w:noProof/>
        </w:rPr>
      </w:r>
      <w:r>
        <w:rPr>
          <w:noProof/>
        </w:rPr>
        <w:fldChar w:fldCharType="separate"/>
      </w:r>
      <w:r w:rsidR="00B86BC3">
        <w:rPr>
          <w:noProof/>
        </w:rPr>
        <w:t>90</w:t>
      </w:r>
      <w:r>
        <w:rPr>
          <w:noProof/>
        </w:rPr>
        <w:fldChar w:fldCharType="end"/>
      </w:r>
    </w:p>
    <w:p w14:paraId="5267187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044924 \h </w:instrText>
      </w:r>
      <w:r>
        <w:rPr>
          <w:noProof/>
        </w:rPr>
      </w:r>
      <w:r>
        <w:rPr>
          <w:noProof/>
        </w:rPr>
        <w:fldChar w:fldCharType="separate"/>
      </w:r>
      <w:r w:rsidR="00B86BC3">
        <w:rPr>
          <w:noProof/>
        </w:rPr>
        <w:t>90</w:t>
      </w:r>
      <w:r>
        <w:rPr>
          <w:noProof/>
        </w:rPr>
        <w:fldChar w:fldCharType="end"/>
      </w:r>
    </w:p>
    <w:p w14:paraId="5821AA6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044925 \h </w:instrText>
      </w:r>
      <w:r>
        <w:rPr>
          <w:noProof/>
        </w:rPr>
      </w:r>
      <w:r>
        <w:rPr>
          <w:noProof/>
        </w:rPr>
        <w:fldChar w:fldCharType="separate"/>
      </w:r>
      <w:r w:rsidR="00B86BC3">
        <w:rPr>
          <w:noProof/>
        </w:rPr>
        <w:t>91</w:t>
      </w:r>
      <w:r>
        <w:rPr>
          <w:noProof/>
        </w:rPr>
        <w:fldChar w:fldCharType="end"/>
      </w:r>
    </w:p>
    <w:p w14:paraId="1E92F4D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26 \h </w:instrText>
      </w:r>
      <w:r>
        <w:rPr>
          <w:noProof/>
        </w:rPr>
      </w:r>
      <w:r>
        <w:rPr>
          <w:noProof/>
        </w:rPr>
        <w:fldChar w:fldCharType="separate"/>
      </w:r>
      <w:r w:rsidR="00B86BC3">
        <w:rPr>
          <w:noProof/>
        </w:rPr>
        <w:t>91</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B86BC3">
        <w:rPr>
          <w:noProof/>
        </w:rPr>
        <w:t>92</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B86BC3">
        <w:rPr>
          <w:noProof/>
        </w:rPr>
        <w:t>92</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B86BC3">
        <w:rPr>
          <w:noProof/>
        </w:rPr>
        <w:t>93</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B86BC3">
        <w:rPr>
          <w:noProof/>
        </w:rPr>
        <w:t>93</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B86BC3">
        <w:rPr>
          <w:noProof/>
        </w:rPr>
        <w:t>94</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B86BC3">
        <w:rPr>
          <w:noProof/>
        </w:rPr>
        <w:t>94</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B86BC3">
        <w:rPr>
          <w:noProof/>
        </w:rPr>
        <w:t>94</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B86BC3">
        <w:rPr>
          <w:noProof/>
        </w:rPr>
        <w:t>96</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B86BC3">
        <w:rPr>
          <w:noProof/>
        </w:rPr>
        <w:t>99</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B86BC3">
        <w:rPr>
          <w:noProof/>
        </w:rPr>
        <w:t>100</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B86BC3">
        <w:rPr>
          <w:noProof/>
        </w:rPr>
        <w:t>101</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B86BC3">
        <w:rPr>
          <w:noProof/>
        </w:rPr>
        <w:t>101</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B86BC3">
        <w:rPr>
          <w:noProof/>
        </w:rPr>
        <w:t>102</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B86BC3">
        <w:rPr>
          <w:noProof/>
        </w:rPr>
        <w:t>103</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B86BC3">
        <w:rPr>
          <w:noProof/>
        </w:rPr>
        <w:t>103</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B86BC3">
        <w:rPr>
          <w:noProof/>
        </w:rPr>
        <w:t>103</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B86BC3">
        <w:rPr>
          <w:noProof/>
        </w:rPr>
        <w:t>105</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B86BC3">
        <w:rPr>
          <w:noProof/>
        </w:rPr>
        <w:t>106</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B86BC3">
        <w:rPr>
          <w:noProof/>
        </w:rPr>
        <w:t>107</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B86BC3">
        <w:rPr>
          <w:noProof/>
        </w:rPr>
        <w:t>108</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B86BC3">
        <w:rPr>
          <w:noProof/>
        </w:rPr>
        <w:t>108</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B86BC3">
        <w:rPr>
          <w:noProof/>
        </w:rPr>
        <w:t>108</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B86BC3">
        <w:rPr>
          <w:noProof/>
        </w:rPr>
        <w:t>108</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B86BC3">
        <w:rPr>
          <w:noProof/>
        </w:rPr>
        <w:t>108</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B86BC3">
        <w:rPr>
          <w:noProof/>
        </w:rPr>
        <w:t>109</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B86BC3">
        <w:rPr>
          <w:noProof/>
        </w:rPr>
        <w:t>109</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B86BC3">
        <w:rPr>
          <w:noProof/>
        </w:rPr>
        <w:t>109</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B86BC3">
        <w:rPr>
          <w:noProof/>
        </w:rPr>
        <w:t>109</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B86BC3">
        <w:rPr>
          <w:noProof/>
        </w:rPr>
        <w:t>110</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B86BC3">
        <w:rPr>
          <w:noProof/>
        </w:rPr>
        <w:t>11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7" w:name="_Toc455044756"/>
      <w:r>
        <w:lastRenderedPageBreak/>
        <w:t>Préambule</w:t>
      </w:r>
      <w:r w:rsidR="00965E06">
        <w:t xml:space="preserve"> (à revoir à la fin !)</w:t>
      </w:r>
      <w:bookmarkEnd w:id="97"/>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8" w:name="_Toc455044757"/>
      <w:r>
        <w:lastRenderedPageBreak/>
        <w:t>Démarche</w:t>
      </w:r>
      <w:bookmarkEnd w:id="98"/>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99" w:name="_Toc455044758"/>
      <w:bookmarkStart w:id="100" w:name="_Toc454297791"/>
      <w:r>
        <w:t>Problématiques</w:t>
      </w:r>
      <w:bookmarkEnd w:id="99"/>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1" w:name="_Toc455044759"/>
      <w:r>
        <w:t>Scénario</w:t>
      </w:r>
      <w:bookmarkEnd w:id="101"/>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2" w:name="_Toc455044760"/>
      <w:r>
        <w:t>Complexité métier</w:t>
      </w:r>
      <w:bookmarkEnd w:id="102"/>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03" w:name="_Toc455044761"/>
      <w:r>
        <w:t>Apport pédagogique</w:t>
      </w:r>
      <w:bookmarkEnd w:id="103"/>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4" w:name="_Toc455044762"/>
      <w:r>
        <w:t>Accès au service</w:t>
      </w:r>
      <w:bookmarkEnd w:id="104"/>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5" w:name="_Toc455044763"/>
      <w:proofErr w:type="spellStart"/>
      <w:r>
        <w:lastRenderedPageBreak/>
        <w:t>Démarche</w:t>
      </w:r>
      <w:bookmarkEnd w:id="105"/>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6" w:name="_Toc455044764"/>
      <w:proofErr w:type="spellStart"/>
      <w:r>
        <w:t>Résultats</w:t>
      </w:r>
      <w:bookmarkEnd w:id="106"/>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7" w:name="_Toc455044765"/>
      <w:proofErr w:type="spellStart"/>
      <w:r>
        <w:t>Limites</w:t>
      </w:r>
      <w:proofErr w:type="spellEnd"/>
      <w:r w:rsidR="00102C58">
        <w:t xml:space="preserve"> et </w:t>
      </w:r>
      <w:proofErr w:type="spellStart"/>
      <w:r w:rsidR="00102C58">
        <w:t>recommandations</w:t>
      </w:r>
      <w:bookmarkEnd w:id="107"/>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8" w:name="_Toc455044766"/>
      <w:r>
        <w:t xml:space="preserve">Créer et configurer </w:t>
      </w:r>
      <w:r w:rsidR="004F09EC">
        <w:t>un accès pour les participants</w:t>
      </w:r>
      <w:bookmarkEnd w:id="108"/>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09" w:name="_Toc455044767"/>
      <w:proofErr w:type="spellStart"/>
      <w:r>
        <w:t>Démarche</w:t>
      </w:r>
      <w:bookmarkEnd w:id="109"/>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0" w:name="_Toc455044768"/>
      <w:proofErr w:type="spellStart"/>
      <w:r>
        <w:t>Résultats</w:t>
      </w:r>
      <w:bookmarkEnd w:id="110"/>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1" w:name="_Toc455044769"/>
      <w:proofErr w:type="spellStart"/>
      <w:r>
        <w:t>Limites</w:t>
      </w:r>
      <w:proofErr w:type="spellEnd"/>
      <w:r w:rsidR="006A485C">
        <w:t xml:space="preserve"> et </w:t>
      </w:r>
      <w:proofErr w:type="spellStart"/>
      <w:r w:rsidR="006A485C">
        <w:t>recommandations</w:t>
      </w:r>
      <w:bookmarkEnd w:id="111"/>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2" w:name="_Toc455044770"/>
      <w:r>
        <w:t>Dates virtuelles versus dates réelles</w:t>
      </w:r>
      <w:bookmarkEnd w:id="112"/>
    </w:p>
    <w:p w14:paraId="53961D48" w14:textId="77777777" w:rsidR="00610856" w:rsidRDefault="00610856" w:rsidP="00610856">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3" w:name="_Toc455044771"/>
      <w:proofErr w:type="spellStart"/>
      <w:r>
        <w:lastRenderedPageBreak/>
        <w:t>Démarche</w:t>
      </w:r>
      <w:bookmarkEnd w:id="113"/>
      <w:proofErr w:type="spellEnd"/>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4" w:name="_Toc455044772"/>
      <w:proofErr w:type="spellStart"/>
      <w:r>
        <w:t>Résultats</w:t>
      </w:r>
      <w:bookmarkEnd w:id="114"/>
      <w:proofErr w:type="spellEnd"/>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5" w:name="_Toc455044773"/>
      <w:proofErr w:type="spellStart"/>
      <w:r>
        <w:t>Limites</w:t>
      </w:r>
      <w:proofErr w:type="spellEnd"/>
      <w:r>
        <w:t xml:space="preserve"> et </w:t>
      </w:r>
      <w:proofErr w:type="spellStart"/>
      <w:r>
        <w:t>recommandations</w:t>
      </w:r>
      <w:bookmarkEnd w:id="115"/>
      <w:proofErr w:type="spellEnd"/>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w:t>
      </w:r>
      <w:proofErr w:type="spellStart"/>
      <w:r>
        <w:t>Community</w:t>
      </w:r>
      <w:proofErr w:type="spellEnd"/>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6" w:name="_Toc455044774"/>
      <w:r>
        <w:t>Découverte des éléments métiers</w:t>
      </w:r>
      <w:bookmarkEnd w:id="116"/>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17" w:name="_Toc455044775"/>
      <w:r>
        <w:lastRenderedPageBreak/>
        <w:t>Sécurité</w:t>
      </w:r>
      <w:bookmarkEnd w:id="117"/>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18" w:name="_Toc455044776"/>
      <w:r>
        <w:t>Réalisme du marché</w:t>
      </w:r>
      <w:bookmarkEnd w:id="118"/>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19" w:name="_Toc455044777"/>
      <w:r>
        <w:lastRenderedPageBreak/>
        <w:t>Architecture du simulateur</w:t>
      </w:r>
      <w:bookmarkEnd w:id="119"/>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BE5549B" w:rsidR="00076AF9" w:rsidRDefault="001401D7" w:rsidP="00B658EA">
      <w:pPr>
        <w:pStyle w:val="tbnormal"/>
      </w:pPr>
      <w:r>
        <w:t xml:space="preserve">En </w:t>
      </w:r>
      <w:r w:rsidR="00076AF9">
        <w:t>se référant au temps de 60 secondes nécessaire à la si</w:t>
      </w:r>
      <w:r w:rsidR="009921A6">
        <w:t>mulation d’un jour dans le jeu, c</w:t>
      </w:r>
      <w:r w:rsidR="00076AF9">
        <w:t>ela impose au simulateur</w:t>
      </w:r>
      <w:r>
        <w:t xml:space="preserve"> la responsabilité d’exécuter toutes les tâches automatisées de la chaî</w:t>
      </w:r>
      <w:r w:rsidR="00076AF9">
        <w:t>ne de valeur Brewery &amp; Co</w:t>
      </w:r>
      <w:r w:rsidR="009921A6">
        <w:t xml:space="preserve"> puis</w:t>
      </w:r>
      <w:r w:rsidR="00076AF9">
        <w:t xml:space="preserve"> toutes les étapes de vérification en 59 secondes maximum. Cette responsabilité est problématique du fait que les échanges avec l’</w:t>
      </w:r>
      <w:r w:rsidR="00FB6B72">
        <w:t xml:space="preserve">API sont assez </w:t>
      </w:r>
      <w:r w:rsidR="009921A6">
        <w:t>coûteux en term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20" w:name="_Toc455044778"/>
      <w:bookmarkEnd w:id="100"/>
      <w:r>
        <w:t>Développement du scénario</w:t>
      </w:r>
      <w:bookmarkEnd w:id="120"/>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lastRenderedPageBreak/>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21" w:name="_Toc454297797"/>
      <w:bookmarkStart w:id="122" w:name="_Toc455044779"/>
      <w:r>
        <w:t>Démarche et critères de développement</w:t>
      </w:r>
      <w:bookmarkEnd w:id="121"/>
      <w:bookmarkEnd w:id="122"/>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3" w:name="_Toc454297798"/>
      <w:bookmarkStart w:id="124" w:name="_Toc455044780"/>
      <w:r>
        <w:t>Définir un contexte accrocheur</w:t>
      </w:r>
      <w:bookmarkEnd w:id="123"/>
      <w:bookmarkEnd w:id="124"/>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 xml:space="preserve">des intérêts différents ou </w:t>
      </w:r>
      <w:r w:rsidR="00041F30">
        <w:lastRenderedPageBreak/>
        <w:t>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5" w:name="_Toc454297799"/>
      <w:bookmarkStart w:id="126" w:name="_Toc455044781"/>
      <w:r>
        <w:t>Définir la valeur ajoutée</w:t>
      </w:r>
      <w:bookmarkEnd w:id="125"/>
      <w:bookmarkEnd w:id="126"/>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7" w:name="_Toc454297800"/>
      <w:bookmarkStart w:id="128" w:name="_Toc455044782"/>
      <w:r>
        <w:t>Définir le type d’affaire</w:t>
      </w:r>
      <w:bookmarkEnd w:id="127"/>
      <w:bookmarkEnd w:id="128"/>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29" w:name="_Toc454297801"/>
      <w:bookmarkStart w:id="130" w:name="_Toc455044783"/>
      <w:r>
        <w:t>L’organisation logistique</w:t>
      </w:r>
      <w:bookmarkEnd w:id="129"/>
      <w:bookmarkEnd w:id="130"/>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w:t>
      </w:r>
      <w:r w:rsidRPr="00DF0683">
        <w:lastRenderedPageBreak/>
        <w:t>100% qu’elle pourra vendre le fruit de sa production (et donc par conséquent être payé).</w:t>
      </w:r>
      <w:r>
        <w:t> »</w:t>
      </w:r>
      <w:r>
        <w:rPr>
          <w:rStyle w:val="Appelnotedebasdep"/>
        </w:rPr>
        <w:footnoteReference w:id="29"/>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0"/>
      </w:r>
    </w:p>
    <w:p w14:paraId="61216252" w14:textId="77777777" w:rsidR="00483FF3" w:rsidRDefault="00483FF3" w:rsidP="00483FF3">
      <w:pPr>
        <w:pStyle w:val="tbtitre3"/>
      </w:pPr>
      <w:bookmarkStart w:id="131" w:name="_Toc454297802"/>
      <w:bookmarkStart w:id="132" w:name="_Toc455044784"/>
      <w:r>
        <w:t>Définir les clients et leurs caractéristiques</w:t>
      </w:r>
      <w:bookmarkEnd w:id="131"/>
      <w:bookmarkEnd w:id="132"/>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3" w:name="_Toc454297803"/>
      <w:bookmarkStart w:id="134" w:name="_Toc455044785"/>
      <w:r>
        <w:t>Définir les aspects financiers</w:t>
      </w:r>
      <w:bookmarkEnd w:id="133"/>
      <w:bookmarkEnd w:id="134"/>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35" w:name="_Toc454297804"/>
      <w:bookmarkStart w:id="136" w:name="_Toc455044786"/>
      <w:r>
        <w:t>Définir des contraintes</w:t>
      </w:r>
      <w:bookmarkEnd w:id="135"/>
      <w:bookmarkEnd w:id="136"/>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lastRenderedPageBreak/>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7" w:name="_Toc454297805"/>
      <w:bookmarkStart w:id="138" w:name="_Toc455044787"/>
      <w:r>
        <w:t>Brewery &amp; Co.</w:t>
      </w:r>
      <w:bookmarkEnd w:id="137"/>
      <w:bookmarkEnd w:id="138"/>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9" w:name="_Toc454297806"/>
      <w:bookmarkStart w:id="140" w:name="_Toc455044788"/>
      <w:r>
        <w:t>Introduction</w:t>
      </w:r>
      <w:bookmarkEnd w:id="139"/>
      <w:bookmarkEnd w:id="140"/>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1"/>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 xml:space="preserve">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1" w:name="_Toc454297807"/>
      <w:bookmarkStart w:id="142" w:name="_Toc455044789"/>
      <w:r>
        <w:t>Domaine brassicole</w:t>
      </w:r>
      <w:bookmarkEnd w:id="141"/>
      <w:bookmarkEnd w:id="142"/>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3" w:name="_Toc454297808"/>
      <w:bookmarkStart w:id="144" w:name="_Toc455044790"/>
      <w:proofErr w:type="spellStart"/>
      <w:r>
        <w:t>Ingrédients</w:t>
      </w:r>
      <w:bookmarkEnd w:id="143"/>
      <w:bookmarkEnd w:id="144"/>
      <w:proofErr w:type="spellEnd"/>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5" w:name="_Toc454297809"/>
      <w:bookmarkStart w:id="146" w:name="_Toc455044791"/>
      <w:r>
        <w:t>Le malt d’orge</w:t>
      </w:r>
      <w:bookmarkEnd w:id="145"/>
      <w:bookmarkEnd w:id="146"/>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lastRenderedPageBreak/>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7" w:name="_Toc454297810"/>
      <w:bookmarkStart w:id="148" w:name="_Toc455044792"/>
      <w:r>
        <w:t>Autres matières premières amylacées</w:t>
      </w:r>
      <w:bookmarkEnd w:id="147"/>
      <w:bookmarkEnd w:id="148"/>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9" w:name="_Toc454297811"/>
      <w:bookmarkStart w:id="150" w:name="_Toc455044793"/>
      <w:r>
        <w:t>Le houblon</w:t>
      </w:r>
      <w:bookmarkEnd w:id="149"/>
      <w:bookmarkEnd w:id="150"/>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1" w:name="_Toc454297812"/>
      <w:bookmarkStart w:id="152" w:name="_Toc455044794"/>
      <w:r>
        <w:lastRenderedPageBreak/>
        <w:t>L’eau</w:t>
      </w:r>
      <w:bookmarkEnd w:id="151"/>
      <w:bookmarkEnd w:id="152"/>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3" w:name="_Toc454297813"/>
      <w:bookmarkStart w:id="154" w:name="_Toc455044795"/>
      <w:r>
        <w:t>La levure</w:t>
      </w:r>
      <w:bookmarkEnd w:id="153"/>
      <w:bookmarkEnd w:id="154"/>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5" w:name="_Toc454297814"/>
      <w:bookmarkStart w:id="156" w:name="_Toc455044796"/>
      <w:r>
        <w:t xml:space="preserve">La </w:t>
      </w:r>
      <w:proofErr w:type="spellStart"/>
      <w:r>
        <w:t>fabrication</w:t>
      </w:r>
      <w:proofErr w:type="spellEnd"/>
      <w:r>
        <w:t xml:space="preserve"> de la </w:t>
      </w:r>
      <w:proofErr w:type="spellStart"/>
      <w:r>
        <w:t>bière</w:t>
      </w:r>
      <w:bookmarkEnd w:id="155"/>
      <w:bookmarkEnd w:id="156"/>
      <w:proofErr w:type="spellEnd"/>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7" w:name="_Toc454297815"/>
      <w:bookmarkStart w:id="158" w:name="_Toc455044797"/>
      <w:r>
        <w:t>Le brassage</w:t>
      </w:r>
      <w:bookmarkEnd w:id="157"/>
      <w:bookmarkEnd w:id="158"/>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9" w:name="_Toc454297816"/>
      <w:bookmarkStart w:id="160" w:name="_Toc455044798"/>
      <w:r>
        <w:t>La fermentation</w:t>
      </w:r>
      <w:bookmarkEnd w:id="159"/>
      <w:bookmarkEnd w:id="160"/>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1" w:name="_Toc454297817"/>
      <w:bookmarkStart w:id="162" w:name="_Toc455044799"/>
      <w:r>
        <w:t>La garde</w:t>
      </w:r>
      <w:bookmarkEnd w:id="161"/>
      <w:bookmarkEnd w:id="162"/>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3" w:name="_Toc454297818"/>
      <w:bookmarkStart w:id="164" w:name="_Toc455044800"/>
      <w:r>
        <w:t>La filtration</w:t>
      </w:r>
      <w:bookmarkEnd w:id="163"/>
      <w:bookmarkEnd w:id="164"/>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5" w:name="_Toc454297819"/>
      <w:bookmarkStart w:id="166" w:name="_Toc455044801"/>
      <w:r>
        <w:lastRenderedPageBreak/>
        <w:t>La mise en bouteille et le conditionnement</w:t>
      </w:r>
      <w:bookmarkEnd w:id="165"/>
      <w:bookmarkEnd w:id="166"/>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7" w:name="_Toc454297820"/>
      <w:bookmarkStart w:id="168" w:name="_Toc455044802"/>
      <w:r>
        <w:t>Description de l’entreprise</w:t>
      </w:r>
      <w:bookmarkEnd w:id="167"/>
      <w:bookmarkEnd w:id="168"/>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69" w:name="_Toc454297821"/>
      <w:bookmarkStart w:id="170" w:name="_Toc455044803"/>
      <w:r>
        <w:t xml:space="preserve">Les </w:t>
      </w:r>
      <w:proofErr w:type="spellStart"/>
      <w:r>
        <w:t>produits</w:t>
      </w:r>
      <w:proofErr w:type="spellEnd"/>
      <w:r>
        <w:t xml:space="preserve"> </w:t>
      </w:r>
      <w:proofErr w:type="spellStart"/>
      <w:r>
        <w:t>commercialisés</w:t>
      </w:r>
      <w:bookmarkEnd w:id="169"/>
      <w:bookmarkEnd w:id="170"/>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1" w:name="_Toc454297822"/>
      <w:bookmarkStart w:id="172" w:name="_Toc455044804"/>
      <w:r>
        <w:lastRenderedPageBreak/>
        <w:t>Les nomenclatures</w:t>
      </w:r>
      <w:bookmarkEnd w:id="171"/>
      <w:bookmarkEnd w:id="172"/>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3" w:name="_Toc454297823"/>
      <w:bookmarkStart w:id="174" w:name="_Toc455044805"/>
      <w:proofErr w:type="spellStart"/>
      <w:r>
        <w:lastRenderedPageBreak/>
        <w:t>Gestion</w:t>
      </w:r>
      <w:proofErr w:type="spellEnd"/>
      <w:r>
        <w:t xml:space="preserve"> des </w:t>
      </w:r>
      <w:proofErr w:type="spellStart"/>
      <w:r>
        <w:t>opérations</w:t>
      </w:r>
      <w:proofErr w:type="spellEnd"/>
      <w:r>
        <w:t xml:space="preserve"> de </w:t>
      </w:r>
      <w:proofErr w:type="spellStart"/>
      <w:r>
        <w:t>production</w:t>
      </w:r>
      <w:bookmarkEnd w:id="173"/>
      <w:bookmarkEnd w:id="174"/>
      <w:proofErr w:type="spellEnd"/>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5" w:name="_Toc454297824"/>
      <w:bookmarkStart w:id="176" w:name="_Toc455044806"/>
      <w:r>
        <w:t xml:space="preserve">La </w:t>
      </w:r>
      <w:proofErr w:type="spellStart"/>
      <w:r>
        <w:t>chaîne</w:t>
      </w:r>
      <w:proofErr w:type="spellEnd"/>
      <w:r>
        <w:t xml:space="preserve"> de </w:t>
      </w:r>
      <w:proofErr w:type="spellStart"/>
      <w:r>
        <w:t>valeur</w:t>
      </w:r>
      <w:bookmarkEnd w:id="175"/>
      <w:bookmarkEnd w:id="176"/>
      <w:proofErr w:type="spellEnd"/>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proofErr w:type="spellStart"/>
            <w:r w:rsidR="00B1335C">
              <w:t>à</w:t>
            </w:r>
            <w:proofErr w:type="spellEnd"/>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7" w:name="_Toc454297825"/>
      <w:bookmarkStart w:id="178" w:name="_Toc455044807"/>
      <w:r>
        <w:t xml:space="preserve">Support </w:t>
      </w:r>
      <w:proofErr w:type="spellStart"/>
      <w:r>
        <w:t>aux</w:t>
      </w:r>
      <w:proofErr w:type="spellEnd"/>
      <w:r>
        <w:t xml:space="preserve"> </w:t>
      </w:r>
      <w:proofErr w:type="spellStart"/>
      <w:r>
        <w:t>opérations</w:t>
      </w:r>
      <w:bookmarkEnd w:id="177"/>
      <w:bookmarkEnd w:id="178"/>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79" w:name="_Toc454297826"/>
      <w:bookmarkStart w:id="180" w:name="_Toc455044808"/>
      <w:r>
        <w:lastRenderedPageBreak/>
        <w:t>Infrastructure</w:t>
      </w:r>
      <w:bookmarkEnd w:id="179"/>
      <w:bookmarkEnd w:id="180"/>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xml:space="preserve">.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1" w:name="_Toc454297827"/>
      <w:bookmarkStart w:id="182" w:name="_Toc455044809"/>
      <w:proofErr w:type="spellStart"/>
      <w:r>
        <w:t>Matériels</w:t>
      </w:r>
      <w:proofErr w:type="spellEnd"/>
      <w:r>
        <w:t xml:space="preserve"> de </w:t>
      </w:r>
      <w:proofErr w:type="spellStart"/>
      <w:r>
        <w:t>production</w:t>
      </w:r>
      <w:bookmarkEnd w:id="181"/>
      <w:bookmarkEnd w:id="182"/>
      <w:proofErr w:type="spellEnd"/>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3" w:name="_Toc454297828"/>
      <w:bookmarkStart w:id="184" w:name="_Toc455044810"/>
      <w:r>
        <w:lastRenderedPageBreak/>
        <w:t xml:space="preserve">Frais fixes </w:t>
      </w:r>
      <w:proofErr w:type="spellStart"/>
      <w:r>
        <w:t>mensuel</w:t>
      </w:r>
      <w:bookmarkEnd w:id="183"/>
      <w:bookmarkEnd w:id="184"/>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5" w:name="_Toc454297829"/>
      <w:bookmarkStart w:id="186" w:name="_Toc455044811"/>
      <w:proofErr w:type="spellStart"/>
      <w:r>
        <w:t>Coûts</w:t>
      </w:r>
      <w:proofErr w:type="spellEnd"/>
      <w:r>
        <w:t xml:space="preserve"> de </w:t>
      </w:r>
      <w:proofErr w:type="spellStart"/>
      <w:r>
        <w:t>revient</w:t>
      </w:r>
      <w:bookmarkEnd w:id="185"/>
      <w:bookmarkEnd w:id="186"/>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7" w:name="_Toc454297830"/>
      <w:bookmarkStart w:id="188" w:name="_Toc455044812"/>
      <w:r>
        <w:lastRenderedPageBreak/>
        <w:t>Produit BW01</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9" w:name="_Toc454297831"/>
      <w:bookmarkStart w:id="190" w:name="_Toc455044813"/>
      <w:r>
        <w:t>Produit BW02</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1" w:name="_Toc454297832"/>
      <w:bookmarkStart w:id="192" w:name="_Toc455044814"/>
      <w:r>
        <w:lastRenderedPageBreak/>
        <w:t>Produit BW03</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3" w:name="_Toc454297833"/>
      <w:bookmarkStart w:id="194" w:name="_Toc455044815"/>
      <w:r>
        <w:t>Produit BW04</w:t>
      </w:r>
      <w:bookmarkEnd w:id="193"/>
      <w:bookmarkEnd w:id="194"/>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5" w:name="_Toc454297834"/>
      <w:bookmarkStart w:id="196" w:name="_Toc45504481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195"/>
      <w:bookmarkEnd w:id="196"/>
      <w:proofErr w:type="spellEnd"/>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7" w:name="_Toc454297835"/>
      <w:bookmarkStart w:id="198" w:name="_Toc455044817"/>
      <w:r>
        <w:t>L’environnement</w:t>
      </w:r>
      <w:bookmarkEnd w:id="197"/>
      <w:bookmarkEnd w:id="198"/>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199" w:name="_Toc454297836"/>
      <w:bookmarkStart w:id="200" w:name="_Toc455044818"/>
      <w:r>
        <w:t xml:space="preserve">Le </w:t>
      </w:r>
      <w:proofErr w:type="spellStart"/>
      <w:r>
        <w:t>marché</w:t>
      </w:r>
      <w:bookmarkEnd w:id="199"/>
      <w:bookmarkEnd w:id="200"/>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1" w:name="_Toc454297837"/>
      <w:bookmarkStart w:id="202" w:name="_Toc455044819"/>
      <w:r>
        <w:lastRenderedPageBreak/>
        <w:t xml:space="preserve">Les </w:t>
      </w:r>
      <w:proofErr w:type="spellStart"/>
      <w:r>
        <w:t>matières</w:t>
      </w:r>
      <w:proofErr w:type="spellEnd"/>
      <w:r>
        <w:t xml:space="preserve"> </w:t>
      </w:r>
      <w:proofErr w:type="spellStart"/>
      <w:r>
        <w:t>premières</w:t>
      </w:r>
      <w:bookmarkEnd w:id="201"/>
      <w:bookmarkEnd w:id="202"/>
      <w:proofErr w:type="spellEnd"/>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2"/>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3" w:name="_Toc454297838"/>
      <w:bookmarkStart w:id="204" w:name="_Toc455044820"/>
      <w:r>
        <w:t xml:space="preserve">Les </w:t>
      </w:r>
      <w:proofErr w:type="spellStart"/>
      <w:r>
        <w:t>fournisseurs</w:t>
      </w:r>
      <w:bookmarkEnd w:id="203"/>
      <w:bookmarkEnd w:id="204"/>
      <w:proofErr w:type="spellEnd"/>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 xml:space="preserve">s’obtiennent chez </w:t>
      </w:r>
      <w:proofErr w:type="spellStart"/>
      <w:r w:rsidR="00084291">
        <w:t>Maltlonne</w:t>
      </w:r>
      <w:proofErr w:type="spellEnd"/>
      <w:r w:rsidR="00084291">
        <w:t xml:space="preserv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w:t>
      </w:r>
      <w:proofErr w:type="spellStart"/>
      <w:r>
        <w:t>artisant</w:t>
      </w:r>
      <w:proofErr w:type="spellEnd"/>
      <w:r>
        <w:t xml:space="preserve">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proofErr w:type="spellStart"/>
      <w:r>
        <w:t>Maltlonne</w:t>
      </w:r>
      <w:proofErr w:type="spellEnd"/>
      <w:r>
        <w:t xml:space="preserv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5" w:name="_Toc454297839"/>
      <w:bookmarkStart w:id="206" w:name="_Toc455044821"/>
      <w:r>
        <w:t xml:space="preserve">Les </w:t>
      </w:r>
      <w:proofErr w:type="spellStart"/>
      <w:r>
        <w:t>revendeurs</w:t>
      </w:r>
      <w:bookmarkEnd w:id="205"/>
      <w:bookmarkEnd w:id="206"/>
      <w:proofErr w:type="spellEnd"/>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3"/>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7" w:name="_Toc454297840"/>
      <w:r>
        <w:br w:type="page"/>
      </w:r>
    </w:p>
    <w:p w14:paraId="2C4DDEEF" w14:textId="02753BA5" w:rsidR="003C6CA5" w:rsidRDefault="003C6CA5" w:rsidP="003C6CA5">
      <w:pPr>
        <w:pStyle w:val="tbtitre5"/>
      </w:pPr>
      <w:bookmarkStart w:id="208" w:name="_Toc455044822"/>
      <w:r>
        <w:lastRenderedPageBreak/>
        <w:t>Les parts de marchés et les préférences</w:t>
      </w:r>
      <w:bookmarkEnd w:id="207"/>
      <w:bookmarkEnd w:id="208"/>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9" w:name="_Toc454297841"/>
      <w:bookmarkStart w:id="210" w:name="_Toc455044823"/>
      <w:r>
        <w:t>Détaillant</w:t>
      </w:r>
      <w:bookmarkEnd w:id="209"/>
      <w:bookmarkEnd w:id="210"/>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1" w:name="_Toc454297842"/>
      <w:bookmarkStart w:id="212" w:name="_Toc455044824"/>
      <w:r>
        <w:t>Supermarché</w:t>
      </w:r>
      <w:bookmarkEnd w:id="211"/>
      <w:bookmarkEnd w:id="21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3" w:name="_Toc454297843"/>
      <w:bookmarkStart w:id="214" w:name="_Toc455044825"/>
      <w:r>
        <w:t>Établissement public</w:t>
      </w:r>
      <w:bookmarkEnd w:id="213"/>
      <w:bookmarkEnd w:id="214"/>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proofErr w:type="gramStart"/>
      <w:r w:rsidR="00F60DD2">
        <w:t xml:space="preserve">une seul </w:t>
      </w:r>
      <w:r>
        <w:t>format</w:t>
      </w:r>
      <w:proofErr w:type="gramEnd"/>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5" w:name="_Toc454297844"/>
      <w:bookmarkStart w:id="216" w:name="_Toc455044826"/>
      <w:r>
        <w:t xml:space="preserve">Les </w:t>
      </w:r>
      <w:proofErr w:type="spellStart"/>
      <w:r>
        <w:t>bailleurs</w:t>
      </w:r>
      <w:proofErr w:type="spellEnd"/>
      <w:r>
        <w:t xml:space="preserve"> de </w:t>
      </w:r>
      <w:proofErr w:type="spellStart"/>
      <w:r>
        <w:t>fonds</w:t>
      </w:r>
      <w:bookmarkEnd w:id="215"/>
      <w:bookmarkEnd w:id="216"/>
      <w:proofErr w:type="spellEnd"/>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7" w:name="_Toc454297845"/>
      <w:bookmarkStart w:id="218" w:name="_Toc455044827"/>
      <w:r>
        <w:lastRenderedPageBreak/>
        <w:t xml:space="preserve">La </w:t>
      </w:r>
      <w:proofErr w:type="spellStart"/>
      <w:r>
        <w:t>fluctuation</w:t>
      </w:r>
      <w:proofErr w:type="spellEnd"/>
      <w:r>
        <w:t xml:space="preserve"> de la </w:t>
      </w:r>
      <w:proofErr w:type="spellStart"/>
      <w:r>
        <w:t>demande</w:t>
      </w:r>
      <w:bookmarkEnd w:id="217"/>
      <w:bookmarkEnd w:id="218"/>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9" w:name="_Toc454297846"/>
      <w:bookmarkStart w:id="220" w:name="_Toc455044828"/>
      <w:r>
        <w:t>Les modalités de jeu</w:t>
      </w:r>
      <w:bookmarkEnd w:id="219"/>
      <w:bookmarkEnd w:id="220"/>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1" w:name="_Toc454297847"/>
      <w:bookmarkStart w:id="222" w:name="_Toc455044829"/>
      <w:r>
        <w:t xml:space="preserve">Simulation du </w:t>
      </w:r>
      <w:proofErr w:type="spellStart"/>
      <w:r>
        <w:t>temps</w:t>
      </w:r>
      <w:bookmarkEnd w:id="221"/>
      <w:bookmarkEnd w:id="222"/>
      <w:proofErr w:type="spellEnd"/>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3" w:name="_Toc454297850"/>
      <w:bookmarkStart w:id="224" w:name="_Toc455044830"/>
      <w:proofErr w:type="spellStart"/>
      <w:r>
        <w:lastRenderedPageBreak/>
        <w:t>Évaluation</w:t>
      </w:r>
      <w:proofErr w:type="spellEnd"/>
      <w:r>
        <w:t xml:space="preserve"> de la </w:t>
      </w:r>
      <w:proofErr w:type="spellStart"/>
      <w:r>
        <w:t>performance</w:t>
      </w:r>
      <w:bookmarkEnd w:id="223"/>
      <w:bookmarkEnd w:id="224"/>
      <w:proofErr w:type="spellEnd"/>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5" w:name="_Toc455044831"/>
      <w:r>
        <w:t>Limites et recommandations</w:t>
      </w:r>
      <w:bookmarkEnd w:id="225"/>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6" w:name="_Toc455044832"/>
      <w:r>
        <w:lastRenderedPageBreak/>
        <w:t>Portabilité des contraintes scénaristiques</w:t>
      </w:r>
      <w:r w:rsidR="00834FB0">
        <w:t xml:space="preserve"> sur OdooSIM</w:t>
      </w:r>
      <w:bookmarkEnd w:id="226"/>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7" w:name="_Toc455044833"/>
      <w:r>
        <w:t>Capacité de stockage local</w:t>
      </w:r>
      <w:bookmarkEnd w:id="227"/>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28" w:name="_Toc455044834"/>
      <w:r>
        <w:t>Marché de l’approvisionnement</w:t>
      </w:r>
      <w:bookmarkEnd w:id="228"/>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29" w:name="_Toc455044835"/>
      <w:r>
        <w:t>Délais</w:t>
      </w:r>
      <w:bookmarkEnd w:id="229"/>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lastRenderedPageBreak/>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0" w:name="_Toc455044836"/>
      <w:r>
        <w:t>Frais fixe</w:t>
      </w:r>
      <w:r w:rsidR="00C72FBB">
        <w:t>s</w:t>
      </w:r>
      <w:bookmarkEnd w:id="230"/>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1" w:name="_Toc455044837"/>
      <w:r>
        <w:t>Liquidité</w:t>
      </w:r>
      <w:bookmarkEnd w:id="231"/>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lastRenderedPageBreak/>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2" w:name="_Toc455044838"/>
      <w:r>
        <w:lastRenderedPageBreak/>
        <w:t>Récapitulation</w:t>
      </w:r>
      <w:bookmarkEnd w:id="232"/>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 xml:space="preserve">et un nombre de jour maximaux. Ces jours définissent la borne dans laquelle le revendeur paie ses factures. Le simulateur doit effectuer un </w:t>
            </w:r>
            <w:proofErr w:type="spellStart"/>
            <w:r>
              <w:t>random</w:t>
            </w:r>
            <w:proofErr w:type="spellEnd"/>
            <w:r>
              <w:t xml:space="preserve">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3" w:name="_Toc455044839"/>
      <w:r>
        <w:t>Développement du proof of concept</w:t>
      </w:r>
      <w:bookmarkEnd w:id="233"/>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4" w:name="_Toc455044840"/>
      <w:r>
        <w:t>Problématiques</w:t>
      </w:r>
      <w:bookmarkEnd w:id="234"/>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5" w:name="_Toc455044841"/>
      <w:r>
        <w:t>Langage de programmation</w:t>
      </w:r>
      <w:bookmarkEnd w:id="235"/>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6" w:name="_Toc455044842"/>
      <w:r>
        <w:t xml:space="preserve">Fonctionnalité </w:t>
      </w:r>
      <w:r w:rsidR="000D4BA3">
        <w:t>attendues</w:t>
      </w:r>
      <w:bookmarkEnd w:id="236"/>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7" w:name="_Toc455044843"/>
      <w:r>
        <w:t>Cycle opérationnel</w:t>
      </w:r>
      <w:bookmarkEnd w:id="237"/>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8" w:name="_Toc455044844"/>
      <w:r>
        <w:t>Exécution du simulateur</w:t>
      </w:r>
      <w:bookmarkEnd w:id="238"/>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39" w:name="_Toc455044845"/>
      <w:r>
        <w:t>Fichier de configuration</w:t>
      </w:r>
      <w:bookmarkEnd w:id="239"/>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0" w:name="_Toc455044846"/>
      <w:r>
        <w:lastRenderedPageBreak/>
        <w:t>Phase de configuration</w:t>
      </w:r>
      <w:bookmarkEnd w:id="240"/>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473FD80C" w:rsidR="002E7DFB" w:rsidRDefault="00FF4F6A" w:rsidP="002E7DFB">
      <w:pPr>
        <w:pStyle w:val="tbtitre3"/>
      </w:pPr>
      <w:bookmarkStart w:id="241" w:name="_Toc455044847"/>
      <w:r>
        <w:t xml:space="preserve">[New] </w:t>
      </w:r>
      <w:r w:rsidR="002E7DFB">
        <w:t>Modèle objet</w:t>
      </w:r>
      <w:bookmarkEnd w:id="241"/>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proofErr w:type="spellStart"/>
      <w:r w:rsidRPr="002408E8">
        <w:rPr>
          <w:b/>
        </w:rPr>
        <w:t>Company</w:t>
      </w:r>
      <w:proofErr w:type="spellEnd"/>
      <w:r>
        <w:t xml:space="preserve">. Cette classe possède les informations nécessaires à l’échange avec l’API. Les attributs </w:t>
      </w:r>
      <w:proofErr w:type="spellStart"/>
      <w:r w:rsidRPr="002408E8">
        <w:rPr>
          <w:b/>
        </w:rPr>
        <w:t>erp</w:t>
      </w:r>
      <w:proofErr w:type="spellEnd"/>
      <w:r>
        <w:t xml:space="preserve">, </w:t>
      </w:r>
      <w:proofErr w:type="spellStart"/>
      <w:r w:rsidRPr="002408E8">
        <w:rPr>
          <w:b/>
        </w:rPr>
        <w:t>uidapiaccess</w:t>
      </w:r>
      <w:proofErr w:type="spellEnd"/>
      <w:r>
        <w:t xml:space="preserve"> et </w:t>
      </w:r>
      <w:proofErr w:type="spellStart"/>
      <w:r w:rsidRPr="002408E8">
        <w:rPr>
          <w:b/>
        </w:rPr>
        <w:t>passapiaccess</w:t>
      </w:r>
      <w:proofErr w:type="spellEnd"/>
      <w:r>
        <w:t xml:space="preserve"> permettent de s’</w:t>
      </w:r>
      <w:proofErr w:type="spellStart"/>
      <w:r>
        <w:t>authententifier</w:t>
      </w:r>
      <w:proofErr w:type="spellEnd"/>
      <w:r>
        <w:t xml:space="preserve"> auprès de l’API. Au niveau des méthodes qu’elle possède, </w:t>
      </w:r>
      <w:proofErr w:type="spellStart"/>
      <w:proofErr w:type="gramStart"/>
      <w:r w:rsidRPr="002408E8">
        <w:rPr>
          <w:b/>
        </w:rPr>
        <w:t>stockEntry</w:t>
      </w:r>
      <w:proofErr w:type="spellEnd"/>
      <w:r>
        <w:t>(</w:t>
      </w:r>
      <w:proofErr w:type="gramEnd"/>
      <w:r>
        <w:t xml:space="preserve">…) permet d’effectuer l’auto-reconstitution du stock qui survient chaque jour de simulation. La méthode </w:t>
      </w:r>
      <w:proofErr w:type="spellStart"/>
      <w:proofErr w:type="gramStart"/>
      <w:r w:rsidRPr="002408E8">
        <w:rPr>
          <w:b/>
        </w:rPr>
        <w:t>processSale</w:t>
      </w:r>
      <w:proofErr w:type="spellEnd"/>
      <w:r>
        <w:t>(</w:t>
      </w:r>
      <w:proofErr w:type="gramEnd"/>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proofErr w:type="spellStart"/>
      <w:r w:rsidR="00654C51" w:rsidRPr="002408E8">
        <w:rPr>
          <w:b/>
        </w:rPr>
        <w:t>Collaborator</w:t>
      </w:r>
      <w:proofErr w:type="spellEnd"/>
      <w:r w:rsidR="00654C51">
        <w:t xml:space="preserve"> qui eux, possèdent une fonction particulière. Elle référence aussi une instance de l’établissement bancaire </w:t>
      </w:r>
      <w:proofErr w:type="spellStart"/>
      <w:r w:rsidR="00654C51" w:rsidRPr="002408E8">
        <w:rPr>
          <w:b/>
        </w:rPr>
        <w:t>Banker</w:t>
      </w:r>
      <w:proofErr w:type="spellEnd"/>
      <w:r w:rsidR="00654C51">
        <w:t xml:space="preserve"> avec qui elle traite et aussi vers son actionnaire </w:t>
      </w:r>
      <w:proofErr w:type="spellStart"/>
      <w:r w:rsidR="00654C51" w:rsidRPr="002408E8">
        <w:rPr>
          <w:b/>
        </w:rPr>
        <w:t>Shareholder</w:t>
      </w:r>
      <w:proofErr w:type="spellEnd"/>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proofErr w:type="spellStart"/>
      <w:r w:rsidRPr="002408E8">
        <w:rPr>
          <w:b/>
        </w:rPr>
        <w:t>idInvoice</w:t>
      </w:r>
      <w:proofErr w:type="spellEnd"/>
      <w:r>
        <w:t xml:space="preserve">. La référence vers le paiement effectué dans Odoo avec l’attribut </w:t>
      </w:r>
      <w:proofErr w:type="spellStart"/>
      <w:r w:rsidRPr="002408E8">
        <w:rPr>
          <w:b/>
        </w:rPr>
        <w:t>idPayment</w:t>
      </w:r>
      <w:proofErr w:type="spellEnd"/>
      <w:r>
        <w:t xml:space="preserve">. Les informations sur le vendeur </w:t>
      </w:r>
      <w:proofErr w:type="spellStart"/>
      <w:r w:rsidRPr="002408E8">
        <w:rPr>
          <w:b/>
        </w:rPr>
        <w:t>Company</w:t>
      </w:r>
      <w:proofErr w:type="spellEnd"/>
      <w:r>
        <w:t xml:space="preserve">, l’acheteur </w:t>
      </w:r>
      <w:proofErr w:type="spellStart"/>
      <w:r w:rsidRPr="002408E8">
        <w:rPr>
          <w:b/>
        </w:rPr>
        <w:t>Retailer</w:t>
      </w:r>
      <w:proofErr w:type="spellEnd"/>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proofErr w:type="spellStart"/>
      <w:r w:rsidRPr="00FF7589">
        <w:rPr>
          <w:b/>
        </w:rPr>
        <w:t>Retailer</w:t>
      </w:r>
      <w:proofErr w:type="spellEnd"/>
      <w:r>
        <w:t xml:space="preserve">. </w:t>
      </w:r>
      <w:r w:rsidR="00BC3642">
        <w:t xml:space="preserve">Cette classe possède plusieurs attributs </w:t>
      </w:r>
      <w:r w:rsidR="0049462E">
        <w:t>intéressants</w:t>
      </w:r>
      <w:r w:rsidR="00BC3642">
        <w:t xml:space="preserve">. Le premier, </w:t>
      </w:r>
      <w:proofErr w:type="spellStart"/>
      <w:r w:rsidR="00BC3642" w:rsidRPr="00FF7589">
        <w:rPr>
          <w:b/>
        </w:rPr>
        <w:t>name</w:t>
      </w:r>
      <w:proofErr w:type="spellEnd"/>
      <w:r w:rsidR="00BC3642">
        <w:t xml:space="preserve"> qui affecte un nom en rapport avec l’information du type de revendeur, lequel est renseigné dans le fichier de configuration XML. </w:t>
      </w:r>
      <w:proofErr w:type="spellStart"/>
      <w:proofErr w:type="gramStart"/>
      <w:r w:rsidR="00BC3642" w:rsidRPr="00FF7589">
        <w:rPr>
          <w:b/>
        </w:rPr>
        <w:t>marketPart</w:t>
      </w:r>
      <w:proofErr w:type="spellEnd"/>
      <w:proofErr w:type="gramEnd"/>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proofErr w:type="spellStart"/>
      <w:proofErr w:type="gramStart"/>
      <w:r w:rsidR="00BC3642" w:rsidRPr="00BC3642">
        <w:rPr>
          <w:b/>
        </w:rPr>
        <w:t>elasticity</w:t>
      </w:r>
      <w:proofErr w:type="spellEnd"/>
      <w:proofErr w:type="gramEnd"/>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proofErr w:type="spellStart"/>
      <w:proofErr w:type="gramStart"/>
      <w:r w:rsidR="00BC3642" w:rsidRPr="00BC3642">
        <w:rPr>
          <w:b/>
        </w:rPr>
        <w:t>getAdjustedQuantity</w:t>
      </w:r>
      <w:proofErr w:type="spellEnd"/>
      <w:r w:rsidR="00BC3642">
        <w:t>(</w:t>
      </w:r>
      <w:proofErr w:type="gramEnd"/>
      <w:r w:rsidR="00BC3642">
        <w:t xml:space="preserve">…). Pour revenir sur les attributs, </w:t>
      </w:r>
      <w:proofErr w:type="spellStart"/>
      <w:r w:rsidR="00BC3642" w:rsidRPr="0048718D">
        <w:rPr>
          <w:b/>
        </w:rPr>
        <w:t>productPreferences</w:t>
      </w:r>
      <w:proofErr w:type="spellEnd"/>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proofErr w:type="spellStart"/>
      <w:r w:rsidRPr="0048718D">
        <w:rPr>
          <w:b/>
        </w:rPr>
        <w:t>Rawmaterial</w:t>
      </w:r>
      <w:proofErr w:type="spellEnd"/>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2" w:name="_Toc455044848"/>
      <w:r>
        <w:lastRenderedPageBreak/>
        <w:t>Phase de simulation</w:t>
      </w:r>
      <w:bookmarkEnd w:id="242"/>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3" w:name="_Toc455044849"/>
      <w:proofErr w:type="spellStart"/>
      <w:r>
        <w:t>Gestion</w:t>
      </w:r>
      <w:proofErr w:type="spellEnd"/>
      <w:r>
        <w:t xml:space="preserve"> de la </w:t>
      </w:r>
      <w:proofErr w:type="spellStart"/>
      <w:r>
        <w:t>demande</w:t>
      </w:r>
      <w:bookmarkEnd w:id="243"/>
      <w:proofErr w:type="spellEnd"/>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t>dév</w:t>
      </w:r>
      <w:proofErr w:type="spellEnd"/>
      <w:r>
        <w:t>. De l’</w:t>
      </w:r>
      <w:proofErr w:type="spellStart"/>
      <w:r>
        <w:t>algo</w:t>
      </w:r>
      <w:proofErr w:type="spellEnd"/>
      <w:r>
        <w:t>)).</w:t>
      </w:r>
    </w:p>
    <w:p w14:paraId="6CFD4421" w14:textId="73F02A7B" w:rsidR="000739AA" w:rsidRDefault="000739AA" w:rsidP="00627C1C">
      <w:pPr>
        <w:pStyle w:val="tbtitre4"/>
      </w:pPr>
      <w:bookmarkStart w:id="244" w:name="_Toc455044850"/>
      <w:proofErr w:type="spellStart"/>
      <w:r>
        <w:t>Gestion</w:t>
      </w:r>
      <w:proofErr w:type="spellEnd"/>
      <w:r>
        <w:t xml:space="preserve"> de </w:t>
      </w:r>
      <w:proofErr w:type="spellStart"/>
      <w:r>
        <w:t>l’offre</w:t>
      </w:r>
      <w:bookmarkEnd w:id="244"/>
      <w:proofErr w:type="spellEnd"/>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5" w:name="_Toc455044851"/>
      <w:proofErr w:type="spellStart"/>
      <w:r>
        <w:t>Algorithme</w:t>
      </w:r>
      <w:proofErr w:type="spellEnd"/>
      <w:r>
        <w:t xml:space="preserve"> des </w:t>
      </w:r>
      <w:proofErr w:type="spellStart"/>
      <w:r>
        <w:t>ventes</w:t>
      </w:r>
      <w:bookmarkEnd w:id="245"/>
      <w:proofErr w:type="spellEnd"/>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lastRenderedPageBreak/>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6" w:name="_Toc455044852"/>
      <w:r>
        <w:t xml:space="preserve">Mise en </w:t>
      </w:r>
      <w:proofErr w:type="spellStart"/>
      <w:r>
        <w:t>attente</w:t>
      </w:r>
      <w:proofErr w:type="spellEnd"/>
      <w:r>
        <w:t xml:space="preserve"> du Thread</w:t>
      </w:r>
      <w:bookmarkEnd w:id="246"/>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7" w:name="_Toc455044853"/>
      <w:r>
        <w:t>Phase de restitution</w:t>
      </w:r>
      <w:bookmarkEnd w:id="247"/>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2EE4A40" w:rsidR="00815A5C" w:rsidRDefault="00FB34C4" w:rsidP="00815A5C">
      <w:pPr>
        <w:pStyle w:val="tbtitre3"/>
      </w:pPr>
      <w:bookmarkStart w:id="248" w:name="_Toc455044854"/>
      <w:r>
        <w:t>[</w:t>
      </w:r>
      <w:proofErr w:type="gramStart"/>
      <w:r>
        <w:t>new</w:t>
      </w:r>
      <w:proofErr w:type="gramEnd"/>
      <w:r>
        <w:t xml:space="preserve">] </w:t>
      </w:r>
      <w:r w:rsidR="00815A5C">
        <w:t>Démonstration du résultat</w:t>
      </w:r>
      <w:bookmarkEnd w:id="248"/>
    </w:p>
    <w:p w14:paraId="773C8CC4" w14:textId="22782F5E" w:rsidR="00815A5C" w:rsidRDefault="00815A5C" w:rsidP="00815A5C">
      <w:pPr>
        <w:pStyle w:val="tbnormal"/>
      </w:pPr>
      <w:r>
        <w:t>Une vidéo est disponible dans les annexes #REF. Elle démontre le bon fonctionnement du simulateur. Les paramètres de jeu utilisés sont les suivants :</w:t>
      </w:r>
    </w:p>
    <w:p w14:paraId="078E224B" w14:textId="38EF3840" w:rsidR="00815A5C" w:rsidRDefault="00815A5C" w:rsidP="00815A5C">
      <w:pPr>
        <w:pStyle w:val="tbnormal"/>
        <w:numPr>
          <w:ilvl w:val="0"/>
          <w:numId w:val="48"/>
        </w:numPr>
      </w:pPr>
      <w:r>
        <w:t xml:space="preserve">Nombre d’équipe : </w:t>
      </w:r>
      <w:r w:rsidRPr="00815A5C">
        <w:rPr>
          <w:b/>
        </w:rPr>
        <w:t>3</w:t>
      </w:r>
      <w:r>
        <w:t>.</w:t>
      </w:r>
    </w:p>
    <w:p w14:paraId="7E197733" w14:textId="4C4DD048" w:rsidR="00815A5C" w:rsidRDefault="00815A5C" w:rsidP="00815A5C">
      <w:pPr>
        <w:pStyle w:val="tbnormal"/>
        <w:numPr>
          <w:ilvl w:val="0"/>
          <w:numId w:val="48"/>
        </w:numPr>
      </w:pPr>
      <w:r>
        <w:t xml:space="preserve">Nombre de produit vendu : </w:t>
      </w:r>
      <w:r w:rsidRPr="00815A5C">
        <w:rPr>
          <w:b/>
        </w:rPr>
        <w:t xml:space="preserve">1, le produit </w:t>
      </w:r>
      <w:proofErr w:type="spellStart"/>
      <w:r w:rsidRPr="00815A5C">
        <w:rPr>
          <w:b/>
        </w:rPr>
        <w:t>Lager</w:t>
      </w:r>
      <w:proofErr w:type="spellEnd"/>
      <w:r w:rsidRPr="00815A5C">
        <w:rPr>
          <w:b/>
        </w:rPr>
        <w:t xml:space="preserve"> </w:t>
      </w:r>
      <w:proofErr w:type="spellStart"/>
      <w:r w:rsidRPr="00815A5C">
        <w:rPr>
          <w:b/>
        </w:rPr>
        <w:t>Beer</w:t>
      </w:r>
      <w:proofErr w:type="spellEnd"/>
      <w:r w:rsidRPr="00815A5C">
        <w:rPr>
          <w:b/>
        </w:rPr>
        <w:t xml:space="preserve"> 0.25</w:t>
      </w:r>
      <w:r>
        <w:t>.</w:t>
      </w:r>
    </w:p>
    <w:p w14:paraId="0C9BAEDB" w14:textId="3C319A58" w:rsidR="00815A5C" w:rsidRDefault="00815A5C" w:rsidP="00815A5C">
      <w:pPr>
        <w:pStyle w:val="tbnormal"/>
        <w:numPr>
          <w:ilvl w:val="0"/>
          <w:numId w:val="48"/>
        </w:numPr>
      </w:pPr>
      <w:r>
        <w:t xml:space="preserve">Prix optimal du produit vendu : </w:t>
      </w:r>
      <w:r w:rsidRPr="00815A5C">
        <w:rPr>
          <w:b/>
        </w:rPr>
        <w:t>3.80 CHF</w:t>
      </w:r>
      <w:r>
        <w:t>.</w:t>
      </w:r>
    </w:p>
    <w:p w14:paraId="1C7EDD54" w14:textId="4C073152" w:rsidR="00815A5C" w:rsidRDefault="00815A5C" w:rsidP="00815A5C">
      <w:pPr>
        <w:pStyle w:val="tbnormal"/>
        <w:numPr>
          <w:ilvl w:val="0"/>
          <w:numId w:val="48"/>
        </w:numPr>
      </w:pPr>
      <w:r>
        <w:t xml:space="preserve">Nombre de rounds : </w:t>
      </w:r>
      <w:r w:rsidRPr="00815A5C">
        <w:rPr>
          <w:b/>
        </w:rPr>
        <w:t>1</w:t>
      </w:r>
      <w:r>
        <w:t>.</w:t>
      </w:r>
    </w:p>
    <w:p w14:paraId="76176EAF" w14:textId="275F3484" w:rsidR="00815A5C" w:rsidRDefault="00815A5C" w:rsidP="00815A5C">
      <w:pPr>
        <w:pStyle w:val="tbnormal"/>
        <w:numPr>
          <w:ilvl w:val="0"/>
          <w:numId w:val="48"/>
        </w:numPr>
      </w:pPr>
      <w:r>
        <w:t xml:space="preserve">Nombre de jour par round : </w:t>
      </w:r>
      <w:r w:rsidRPr="00815A5C">
        <w:rPr>
          <w:b/>
        </w:rPr>
        <w:t>10</w:t>
      </w:r>
      <w:r>
        <w:t>.</w:t>
      </w:r>
    </w:p>
    <w:p w14:paraId="28EE3687" w14:textId="4AFBE29E" w:rsidR="00815A5C" w:rsidRDefault="00815A5C" w:rsidP="00815A5C">
      <w:pPr>
        <w:pStyle w:val="tbnormal"/>
        <w:numPr>
          <w:ilvl w:val="0"/>
          <w:numId w:val="48"/>
        </w:numPr>
      </w:pPr>
      <w:r>
        <w:t xml:space="preserve">Temps en seconde d’un jour virtuel : </w:t>
      </w:r>
      <w:r w:rsidRPr="00815A5C">
        <w:rPr>
          <w:b/>
        </w:rPr>
        <w:t>15 secondes</w:t>
      </w:r>
      <w:r>
        <w:t>.</w:t>
      </w:r>
    </w:p>
    <w:p w14:paraId="2DD636C5" w14:textId="1C1779DB" w:rsidR="00815A5C" w:rsidRP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effectuant des variations de prix </w:t>
      </w:r>
      <w:r w:rsidR="00014B19">
        <w:t xml:space="preserve">sur le produit </w:t>
      </w:r>
      <w:r>
        <w:t>dans les trois instances utilisées.</w:t>
      </w:r>
    </w:p>
    <w:p w14:paraId="05EDA9D6" w14:textId="6ADCE4BB" w:rsidR="008302A3" w:rsidRDefault="00706D67" w:rsidP="008302A3">
      <w:pPr>
        <w:pStyle w:val="tbtitre2"/>
      </w:pPr>
      <w:bookmarkStart w:id="249" w:name="_Toc455044855"/>
      <w:r>
        <w:t xml:space="preserve">[New] </w:t>
      </w:r>
      <w:r w:rsidR="008302A3">
        <w:t>Limites et améliorations</w:t>
      </w:r>
      <w:bookmarkEnd w:id="249"/>
    </w:p>
    <w:p w14:paraId="09991E02" w14:textId="77777777" w:rsidR="008302A3" w:rsidRDefault="008302A3" w:rsidP="008302A3">
      <w:pPr>
        <w:pStyle w:val="tbnormal"/>
      </w:pPr>
      <w:r>
        <w:t xml:space="preserve">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w:t>
      </w:r>
      <w:r>
        <w:lastRenderedPageBreak/>
        <w:t>développement logiciel. Ce sont ces éléments écartés, qui dans un contexte « Production » apportent un gage de qualité dans logiciel.</w:t>
      </w:r>
    </w:p>
    <w:p w14:paraId="21434CDD" w14:textId="33A78E63" w:rsidR="000B1B9A" w:rsidRDefault="000B1B9A" w:rsidP="008302A3">
      <w:pPr>
        <w:pStyle w:val="tbtitre3"/>
      </w:pPr>
      <w:bookmarkStart w:id="250" w:name="_Toc454297915"/>
      <w:bookmarkStart w:id="251" w:name="_Toc455044856"/>
      <w:r>
        <w:t>Gestion comptable plus fine</w:t>
      </w:r>
    </w:p>
    <w:p w14:paraId="4C109817" w14:textId="43CD510D" w:rsidR="000B1B9A" w:rsidRPr="000B1B9A" w:rsidRDefault="000B1B9A" w:rsidP="000B1B9A">
      <w:pPr>
        <w:pStyle w:val="tbnormal"/>
      </w:pPr>
      <w:r>
        <w:t>Parler du problème que des débiteurs qui s’</w:t>
      </w:r>
      <w:proofErr w:type="spellStart"/>
      <w:r>
        <w:t>amoidrisse</w:t>
      </w:r>
      <w:proofErr w:type="spellEnd"/>
      <w:r>
        <w:t xml:space="preserve"> de plus en plus car toutes les écritures ne sont pas passées ! </w:t>
      </w:r>
    </w:p>
    <w:p w14:paraId="5220ED18" w14:textId="77777777" w:rsidR="008302A3" w:rsidRDefault="008302A3" w:rsidP="008302A3">
      <w:pPr>
        <w:pStyle w:val="tbtitre3"/>
      </w:pPr>
      <w:r>
        <w:t>Création des bases de données</w:t>
      </w:r>
      <w:bookmarkEnd w:id="250"/>
      <w:bookmarkEnd w:id="251"/>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2" w:name="_Toc454297916"/>
      <w:bookmarkStart w:id="253" w:name="_Toc455044857"/>
      <w:r>
        <w:t>Gestion des droits d’accès utilisateurs</w:t>
      </w:r>
      <w:bookmarkEnd w:id="252"/>
      <w:bookmarkEnd w:id="253"/>
    </w:p>
    <w:p w14:paraId="0C1C911B" w14:textId="0290ADB5" w:rsidR="008302A3" w:rsidRPr="00BF12B2" w:rsidRDefault="00470ABD" w:rsidP="008302A3">
      <w:pPr>
        <w:pStyle w:val="tbnormal"/>
      </w:pPr>
      <w:r>
        <w:t xml:space="preserve">Les droits tels qu’ils sont présentés dans le </w:t>
      </w:r>
      <w:proofErr w:type="spellStart"/>
      <w:r>
        <w:t>chaptire</w:t>
      </w:r>
      <w:proofErr w:type="spellEnd"/>
      <w:r>
        <w:t xml:space="preserv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proofErr w:type="gramStart"/>
      <w:r>
        <w:t>l’utilise</w:t>
      </w:r>
      <w:proofErr w:type="gramEnd"/>
      <w:r>
        <w:t>, il est important d’effectuer uniquement les manipulations expliquées dans le document #REF (</w:t>
      </w:r>
      <w:proofErr w:type="spellStart"/>
      <w:r>
        <w:t>jobaids</w:t>
      </w:r>
      <w:proofErr w:type="spellEnd"/>
      <w:r>
        <w:t>).</w:t>
      </w:r>
    </w:p>
    <w:p w14:paraId="3EF76589" w14:textId="77777777" w:rsidR="008302A3" w:rsidRDefault="008302A3" w:rsidP="008302A3">
      <w:pPr>
        <w:pStyle w:val="tbtitre3"/>
      </w:pPr>
      <w:bookmarkStart w:id="254" w:name="_Toc454297917"/>
      <w:bookmarkStart w:id="255" w:name="_Toc455044858"/>
      <w:r>
        <w:t>Fichier de configuration</w:t>
      </w:r>
      <w:bookmarkEnd w:id="254"/>
      <w:bookmarkEnd w:id="255"/>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proofErr w:type="spellStart"/>
      <w:r w:rsidR="007578F5" w:rsidRPr="007578F5">
        <w:t>xPath</w:t>
      </w:r>
      <w:proofErr w:type="spellEnd"/>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6" w:name="_Toc454297918"/>
      <w:bookmarkStart w:id="257" w:name="_Toc455044859"/>
      <w:r>
        <w:lastRenderedPageBreak/>
        <w:t>Messages d’erreurs</w:t>
      </w:r>
      <w:bookmarkEnd w:id="256"/>
      <w:bookmarkEnd w:id="257"/>
    </w:p>
    <w:p w14:paraId="60ECEF3A" w14:textId="252CF54A" w:rsidR="001A6D57" w:rsidRPr="001A6D57" w:rsidRDefault="001A6D57" w:rsidP="001A6D57">
      <w:pPr>
        <w:pStyle w:val="tbnormal"/>
      </w:pPr>
      <w:r>
        <w:t xml:space="preserve">Les messages d’erreur sont logués grâce à la classe </w:t>
      </w:r>
      <w:proofErr w:type="spellStart"/>
      <w:r>
        <w:t>Logger</w:t>
      </w:r>
      <w:proofErr w:type="spellEnd"/>
      <w:r w:rsidR="00FA13C2">
        <w:rPr>
          <w:rStyle w:val="Appelnotedebasdep"/>
        </w:rPr>
        <w:footnoteReference w:id="34"/>
      </w:r>
      <w: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8" w:name="_Toc454297921"/>
      <w:bookmarkStart w:id="259" w:name="_Toc455044860"/>
      <w:r>
        <w:t>Game Loop</w:t>
      </w:r>
      <w:bookmarkEnd w:id="258"/>
      <w:bookmarkEnd w:id="259"/>
    </w:p>
    <w:p w14:paraId="53556968" w14:textId="5D0A8D12"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t être implémenté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5"/>
      </w:r>
      <w:r>
        <w:t xml:space="preserve"> spécifique à la boucle de jeu. Ainsi, à partir du Thread principal, le Thread supplémentaire peut être piloté pour effectuer les actions précitées.</w:t>
      </w:r>
    </w:p>
    <w:p w14:paraId="64006FEC" w14:textId="13CB5351" w:rsidR="00F0205F" w:rsidRDefault="00F0205F" w:rsidP="00F0205F">
      <w:pPr>
        <w:pStyle w:val="tbtitre2"/>
      </w:pPr>
      <w:r>
        <w:t>[</w:t>
      </w:r>
      <w:proofErr w:type="gramStart"/>
      <w:r>
        <w:t>new</w:t>
      </w:r>
      <w:proofErr w:type="gramEnd"/>
      <w:r>
        <w:t>] Réalité comptable</w:t>
      </w:r>
    </w:p>
    <w:p w14:paraId="27835E35" w14:textId="3F8B90B6" w:rsidR="00F0205F" w:rsidRDefault="00F0205F" w:rsidP="00F0205F">
      <w:pPr>
        <w:pStyle w:val="tbnormal"/>
      </w:pPr>
      <w:r>
        <w:t>Suite à la première version du proof of concept, une garance grave en comptabilité a été constatée. En effet, les ventes ne se comptabilisent pas correctement.</w:t>
      </w:r>
    </w:p>
    <w:p w14:paraId="683B67DD" w14:textId="4A0C69A5" w:rsidR="00F0205F" w:rsidRDefault="00F0205F" w:rsidP="00F0205F">
      <w:pPr>
        <w:pStyle w:val="tbtitre3"/>
      </w:pPr>
      <w:r>
        <w:t>Constatation</w:t>
      </w:r>
    </w:p>
    <w:p w14:paraId="736F2073" w14:textId="61C857C3" w:rsidR="00F0205F" w:rsidRDefault="00F0205F" w:rsidP="00F0205F">
      <w:pPr>
        <w:pStyle w:val="tbnormal"/>
      </w:pPr>
      <w:r>
        <w:t xml:space="preserve">Lorsqu’une vente est créé, la méthode </w:t>
      </w:r>
      <w:proofErr w:type="spellStart"/>
      <w:proofErr w:type="gramStart"/>
      <w:r>
        <w:t>processSale</w:t>
      </w:r>
      <w:proofErr w:type="spellEnd"/>
      <w:r>
        <w:t>(</w:t>
      </w:r>
      <w:proofErr w:type="gramEnd"/>
      <w:r>
        <w:t xml:space="preserve">…) de la classe </w:t>
      </w:r>
      <w:proofErr w:type="spellStart"/>
      <w:r>
        <w:t>Company</w:t>
      </w:r>
      <w:proofErr w:type="spellEnd"/>
      <w:r>
        <w:t xml:space="preserve"> est appelée. Elle effectue les insertions dans Odoo de manière indépendante les unes des autres alors que lorsqu’on effectue le processus de vente (#REF) entier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B64F90">
      <w:pPr>
        <w:pStyle w:val="tbnormal"/>
        <w:numPr>
          <w:ilvl w:val="0"/>
          <w:numId w:val="49"/>
        </w:numPr>
      </w:pPr>
      <w:r>
        <w:t xml:space="preserve">Création de la vente </w:t>
      </w:r>
      <w:proofErr w:type="spellStart"/>
      <w:proofErr w:type="gramStart"/>
      <w:r w:rsidRPr="00F0205F">
        <w:rPr>
          <w:b/>
        </w:rPr>
        <w:t>sale.order</w:t>
      </w:r>
      <w:proofErr w:type="spellEnd"/>
      <w:proofErr w:type="gramEnd"/>
      <w:r>
        <w:t>.</w:t>
      </w:r>
    </w:p>
    <w:p w14:paraId="03B1910E" w14:textId="20CD442F" w:rsidR="00F0205F" w:rsidRDefault="00F0205F" w:rsidP="00B64F90">
      <w:pPr>
        <w:pStyle w:val="tbnormal"/>
        <w:numPr>
          <w:ilvl w:val="0"/>
          <w:numId w:val="49"/>
        </w:numPr>
      </w:pPr>
      <w:r>
        <w:t xml:space="preserve">Création du transfert </w:t>
      </w:r>
      <w:proofErr w:type="spellStart"/>
      <w:proofErr w:type="gramStart"/>
      <w:r w:rsidRPr="00F0205F">
        <w:rPr>
          <w:b/>
        </w:rPr>
        <w:t>stock.picking</w:t>
      </w:r>
      <w:proofErr w:type="spellEnd"/>
      <w:proofErr w:type="gramEnd"/>
      <w:r>
        <w:t xml:space="preserve">, </w:t>
      </w:r>
      <w:proofErr w:type="spellStart"/>
      <w:r w:rsidRPr="00F0205F">
        <w:rPr>
          <w:b/>
        </w:rPr>
        <w:t>stock.immediate.transfert</w:t>
      </w:r>
      <w:proofErr w:type="spellEnd"/>
      <w:r>
        <w:t xml:space="preserve">, </w:t>
      </w:r>
      <w:proofErr w:type="spellStart"/>
      <w:r w:rsidRPr="00F0205F">
        <w:rPr>
          <w:b/>
        </w:rPr>
        <w:t>stock.pack.operation</w:t>
      </w:r>
      <w:proofErr w:type="spellEnd"/>
      <w:r>
        <w:t xml:space="preserve"> et </w:t>
      </w:r>
      <w:proofErr w:type="spellStart"/>
      <w:r w:rsidRPr="00F0205F">
        <w:rPr>
          <w:b/>
        </w:rPr>
        <w:t>stock.move</w:t>
      </w:r>
      <w:proofErr w:type="spellEnd"/>
      <w:r>
        <w:t>.</w:t>
      </w:r>
    </w:p>
    <w:p w14:paraId="7DBD70E6" w14:textId="099CA41D" w:rsidR="00F0205F" w:rsidRDefault="00F0205F" w:rsidP="00B64F90">
      <w:pPr>
        <w:pStyle w:val="tbnormal"/>
        <w:numPr>
          <w:ilvl w:val="0"/>
          <w:numId w:val="49"/>
        </w:numPr>
      </w:pPr>
      <w:r>
        <w:t xml:space="preserve">Création d’une facture </w:t>
      </w:r>
      <w:proofErr w:type="spellStart"/>
      <w:proofErr w:type="gramStart"/>
      <w:r w:rsidRPr="00F0205F">
        <w:rPr>
          <w:b/>
        </w:rPr>
        <w:t>account.invoice</w:t>
      </w:r>
      <w:proofErr w:type="spellEnd"/>
      <w:proofErr w:type="gramEnd"/>
      <w:r>
        <w:t xml:space="preserve">, qu’elle rattache par un champ textuelle </w:t>
      </w:r>
      <w:proofErr w:type="spellStart"/>
      <w:r w:rsidRPr="00F0205F">
        <w:rPr>
          <w:b/>
        </w:rPr>
        <w:t>origin</w:t>
      </w:r>
      <w:proofErr w:type="spellEnd"/>
      <w:r>
        <w:t xml:space="preserve"> à la vente.</w:t>
      </w:r>
    </w:p>
    <w:p w14:paraId="59509359" w14:textId="653A0FCA" w:rsidR="00F0205F" w:rsidRDefault="00F0205F" w:rsidP="00B64F90">
      <w:pPr>
        <w:pStyle w:val="tbnormal"/>
        <w:numPr>
          <w:ilvl w:val="0"/>
          <w:numId w:val="49"/>
        </w:numPr>
      </w:pPr>
      <w:r>
        <w:t xml:space="preserve">Création d’un paiement </w:t>
      </w:r>
      <w:proofErr w:type="spellStart"/>
      <w:proofErr w:type="gramStart"/>
      <w:r w:rsidRPr="00F0205F">
        <w:rPr>
          <w:b/>
        </w:rPr>
        <w:t>account.payment</w:t>
      </w:r>
      <w:proofErr w:type="spellEnd"/>
      <w:proofErr w:type="gramEnd"/>
      <w:r>
        <w:t>.</w:t>
      </w:r>
    </w:p>
    <w:p w14:paraId="7F7C98F6" w14:textId="666456A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 De ce fait, une vente n’est pas correctement </w:t>
      </w:r>
      <w:r w:rsidR="00B64F90">
        <w:t>comptabilisée</w:t>
      </w:r>
      <w:r>
        <w:t xml:space="preserve"> et les comptes ne balancent plus correctement.</w:t>
      </w:r>
    </w:p>
    <w:p w14:paraId="0326806F" w14:textId="7719E2AF" w:rsidR="00B64F90" w:rsidRDefault="00B64F90" w:rsidP="00B64F90">
      <w:pPr>
        <w:pStyle w:val="tbtitre4"/>
      </w:pPr>
      <w:proofErr w:type="spellStart"/>
      <w:r>
        <w:lastRenderedPageBreak/>
        <w:t>Exemple</w:t>
      </w:r>
      <w:proofErr w:type="spellEnd"/>
    </w:p>
    <w:p w14:paraId="1424E227" w14:textId="5F29D9B4" w:rsidR="00B64F90" w:rsidRDefault="00B64F90" w:rsidP="00B64F90">
      <w:pPr>
        <w:pStyle w:val="tbnormal"/>
      </w:pPr>
      <w:r>
        <w:t>Cette exemple présente le problème qui survient dans cette version du simulateur. Tout d’abord, les ventes générées par le simulateur durant un jour virtuel :</w:t>
      </w:r>
    </w:p>
    <w:p w14:paraId="6391C5F9" w14:textId="4A712128" w:rsidR="00B64F90" w:rsidRDefault="00B64F90" w:rsidP="00B64F90">
      <w:pPr>
        <w:pStyle w:val="tbnormal"/>
      </w:pPr>
      <w:r>
        <w:t>Image</w:t>
      </w:r>
    </w:p>
    <w:p w14:paraId="6A64DDC3" w14:textId="5E52B581" w:rsidR="00B64F90" w:rsidRDefault="00B64F90" w:rsidP="00B64F90">
      <w:pPr>
        <w:pStyle w:val="tbnormal"/>
      </w:pPr>
      <w:r>
        <w:t xml:space="preserve">Le constat est que X ventes ont été conclues par la société. En se </w:t>
      </w:r>
      <w:proofErr w:type="spellStart"/>
      <w:r>
        <w:t>référent</w:t>
      </w:r>
      <w:proofErr w:type="spellEnd"/>
      <w:r>
        <w:t xml:space="preserve"> à l’outil de </w:t>
      </w:r>
      <w:proofErr w:type="spellStart"/>
      <w:r>
        <w:t>reporting</w:t>
      </w:r>
      <w:proofErr w:type="spellEnd"/>
      <w:r>
        <w:t>, le chiffre d’affaires est de :</w:t>
      </w:r>
    </w:p>
    <w:p w14:paraId="260A0642" w14:textId="035895C7" w:rsidR="00B64F90" w:rsidRDefault="00B64F90" w:rsidP="00B64F90">
      <w:pPr>
        <w:pStyle w:val="tbnormal"/>
      </w:pPr>
      <w:r>
        <w:t>Image</w:t>
      </w:r>
    </w:p>
    <w:p w14:paraId="699ED722" w14:textId="7B7E1E83" w:rsidR="00B64F90" w:rsidRDefault="00B64F90" w:rsidP="00B64F90">
      <w:pPr>
        <w:pStyle w:val="tbnormal"/>
      </w:pPr>
      <w:r>
        <w:t>En allant dans la comptabilité, voici les problèmes qui sont constatés :</w:t>
      </w:r>
    </w:p>
    <w:p w14:paraId="30657104" w14:textId="2FCA3D7A" w:rsidR="00B64F90" w:rsidRDefault="00B64F90" w:rsidP="00B64F90">
      <w:pPr>
        <w:pStyle w:val="tbnormal"/>
      </w:pPr>
      <w:r>
        <w:t>Image</w:t>
      </w:r>
    </w:p>
    <w:p w14:paraId="3EAD6FCF" w14:textId="66ED8BF6" w:rsidR="00B64F90" w:rsidRDefault="00B64F90" w:rsidP="00B64F90">
      <w:pPr>
        <w:pStyle w:val="tbnormal"/>
      </w:pPr>
      <w:r>
        <w:t>Image</w:t>
      </w:r>
    </w:p>
    <w:p w14:paraId="7CA54011" w14:textId="6FCF5711" w:rsidR="00B64F90" w:rsidRDefault="00B64F90" w:rsidP="00B64F90">
      <w:pPr>
        <w:pStyle w:val="tbnormal"/>
      </w:pPr>
      <w:r>
        <w:t>Image</w:t>
      </w:r>
    </w:p>
    <w:p w14:paraId="421F4771" w14:textId="611BB634" w:rsidR="00B64F90" w:rsidRDefault="00B64F90" w:rsidP="00B64F90">
      <w:pPr>
        <w:pStyle w:val="tbnormal"/>
      </w:pPr>
      <w:r>
        <w:t>On voit que le compte débiteur ne fait que de diminuer et qu’au niveau du compte de résultat, les ventes ne se comptabilisent pas non plus. Pire, le bilan :</w:t>
      </w:r>
    </w:p>
    <w:p w14:paraId="7F29CF3D" w14:textId="62D69483" w:rsidR="00B64F90" w:rsidRDefault="00B64F90" w:rsidP="00B64F90">
      <w:pPr>
        <w:pStyle w:val="tbnormal"/>
      </w:pPr>
      <w:r>
        <w:t>Image</w:t>
      </w:r>
    </w:p>
    <w:p w14:paraId="02005C03" w14:textId="207EBE95" w:rsidR="00B64F90" w:rsidRDefault="00B64F90" w:rsidP="00B64F90">
      <w:pPr>
        <w:pStyle w:val="tbnormal"/>
      </w:pPr>
      <w:r>
        <w:t>Problème d’envergure puisque XXX.XXX de chiffre d’affaires est réalisés et la société se retrouve dans les chiffres rouges.</w:t>
      </w:r>
    </w:p>
    <w:p w14:paraId="5F1E5639" w14:textId="74DC7D08" w:rsidR="00067082" w:rsidRDefault="00067082" w:rsidP="00067082">
      <w:pPr>
        <w:pStyle w:val="tbtitre3"/>
      </w:pPr>
      <w:r>
        <w:t>Démarche de résolution</w:t>
      </w:r>
    </w:p>
    <w:p w14:paraId="4C8F97E1" w14:textId="58055979" w:rsidR="00067082" w:rsidRDefault="00067082" w:rsidP="00067082">
      <w:pPr>
        <w:pStyle w:val="tbnormal"/>
      </w:pPr>
      <w:r>
        <w:t>Pour rétablir le tir, une solution est mise en œuvre. Reprendre le flux de réalisation d’une vente (#REF montrer la partie manuelle des ventes) et analyser dans le détail, les interactions du navigateur avec Odoo grâce aux outils de développement.</w:t>
      </w:r>
    </w:p>
    <w:p w14:paraId="361829B8" w14:textId="60466ACB" w:rsidR="00067082" w:rsidRDefault="00067082" w:rsidP="00067082">
      <w:pPr>
        <w:pStyle w:val="tbnormal"/>
      </w:pPr>
      <w:r>
        <w:t>Le détail est visualisable dans la vidéo #REF qui se trouve dans les annexes.</w:t>
      </w:r>
    </w:p>
    <w:p w14:paraId="11F09513" w14:textId="1DA582DE" w:rsidR="00E16A48" w:rsidRDefault="00E16A48" w:rsidP="00E16A48">
      <w:pPr>
        <w:pStyle w:val="tbtitre3"/>
      </w:pPr>
      <w:r>
        <w:t>Solution</w:t>
      </w:r>
    </w:p>
    <w:p w14:paraId="1C56D1FD" w14:textId="2DE705FE"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p>
    <w:p w14:paraId="72367302" w14:textId="75046B1C" w:rsidR="005D29D4" w:rsidRDefault="005D29D4" w:rsidP="00E16A48">
      <w:pPr>
        <w:pStyle w:val="tbnormal"/>
      </w:pPr>
      <w:r>
        <w:t>En regardant le résultat des ventes pour un jour virtuel, un chiffre d’affaire est à nouveau généré :</w:t>
      </w:r>
    </w:p>
    <w:p w14:paraId="458E00AA" w14:textId="1C7DD3A2" w:rsidR="005D29D4" w:rsidRDefault="005D29D4" w:rsidP="00E16A48">
      <w:pPr>
        <w:pStyle w:val="tbnormal"/>
      </w:pPr>
      <w:r>
        <w:t>Image</w:t>
      </w:r>
    </w:p>
    <w:p w14:paraId="73BC5E62" w14:textId="22CBD2B3" w:rsidR="005D29D4" w:rsidRDefault="005D29D4" w:rsidP="00E16A48">
      <w:pPr>
        <w:pStyle w:val="tbnormal"/>
      </w:pPr>
      <w:r>
        <w:t>En allant visualiser l’impact sur les revenus dans le compte de résultat, le constat est que le compte 3200 Ventes de marchandises est bien présent et correspond au chiffre d’affaires :</w:t>
      </w:r>
    </w:p>
    <w:p w14:paraId="005EDC6C" w14:textId="523AC1F9" w:rsidR="005D29D4" w:rsidRDefault="005D29D4" w:rsidP="00E16A48">
      <w:pPr>
        <w:pStyle w:val="tbnormal"/>
      </w:pPr>
      <w:proofErr w:type="gramStart"/>
      <w:r>
        <w:t>image</w:t>
      </w:r>
      <w:proofErr w:type="gramEnd"/>
    </w:p>
    <w:p w14:paraId="09690A1B" w14:textId="1D57B32E" w:rsidR="005D29D4" w:rsidRDefault="005D29D4" w:rsidP="00E16A48">
      <w:pPr>
        <w:pStyle w:val="tbnormal"/>
      </w:pPr>
      <w:r>
        <w:t>Au niveau du bilan, le compte courant de la société 10201 Bank est aussi débité de bonne manière. Le compte des débiteurs 1100 Débiteurs est lui à zéro vu que toutes les factures sont payées directement :</w:t>
      </w:r>
    </w:p>
    <w:p w14:paraId="4881AF99" w14:textId="1699FD86" w:rsidR="005D29D4" w:rsidRDefault="00871CCE" w:rsidP="00E16A48">
      <w:pPr>
        <w:pStyle w:val="tbnormal"/>
      </w:pPr>
      <w:r>
        <w:t>I</w:t>
      </w:r>
      <w:r w:rsidR="005D29D4">
        <w:t>mage</w:t>
      </w:r>
    </w:p>
    <w:p w14:paraId="33A6ABA3" w14:textId="2C9FB3B5" w:rsidR="00871CCE" w:rsidRDefault="00871CCE" w:rsidP="00871CCE">
      <w:pPr>
        <w:pStyle w:val="tbtitre4"/>
      </w:pPr>
      <w:r>
        <w:lastRenderedPageBreak/>
        <w:t>Performances</w:t>
      </w:r>
    </w:p>
    <w:p w14:paraId="04E6AEE3" w14:textId="69E0DCAF" w:rsidR="00871CCE" w:rsidRDefault="00871CCE" w:rsidP="00871CCE">
      <w:pPr>
        <w:pStyle w:val="tbnormal"/>
      </w:pPr>
      <w:r>
        <w:t>L’ancienne version du simulateur effectu</w:t>
      </w:r>
      <w:r w:rsidR="00487CB7">
        <w:t>ait le processus des ventes en 4’121</w:t>
      </w:r>
      <w:r>
        <w:t xml:space="preserve"> millisecondes. À présent, le simulateur l’</w:t>
      </w:r>
      <w:r w:rsidR="00487CB7">
        <w:t>exécute en 4’231</w:t>
      </w:r>
      <w:r>
        <w:t xml:space="preserve"> millisecondes</w:t>
      </w:r>
      <w:r w:rsidR="00487CB7">
        <w:t xml:space="preserve"> (moyenne obtenue à partir de 60</w:t>
      </w:r>
      <w:r>
        <w:t xml:space="preserve"> exécutions). Les résultats bruts en terme de temps ne parlent pas en faveur de cette nouvelle version. Cependant, en se référant au résultat ci-dessus (#REF Solution), </w:t>
      </w:r>
      <w:r w:rsidR="00AD21AA">
        <w:t>le constat est qu’un nombre bien plus élevés d’éléments métiers</w:t>
      </w:r>
      <w:r>
        <w:t xml:space="preserve"> sont gérés </w:t>
      </w:r>
      <w:r w:rsidR="00AD21AA">
        <w:t>avec cette manière de procéder</w:t>
      </w:r>
      <w:r>
        <w:t>. Par conséquent, il est tout à fait recevable d’affirmer que la démarche mis en œuvre pour résoudre ce dysfonctionnement permet d’atteindre de bons résultats, d’une manière optimale qui plus est.</w:t>
      </w:r>
    </w:p>
    <w:p w14:paraId="323AF957" w14:textId="3D51D53D" w:rsidR="00AD21AA" w:rsidRPr="00871CCE" w:rsidRDefault="00AD21AA" w:rsidP="00871CCE">
      <w:pPr>
        <w:pStyle w:val="tbnormal"/>
      </w:pPr>
      <w:r>
        <w:t>Il est nécessaire de prendre bonne note de cette démarche et de l’appliquer sur tous les autres processus pour la suite du projet OdooSIM.</w:t>
      </w:r>
    </w:p>
    <w:p w14:paraId="516C7671" w14:textId="74413A1C" w:rsidR="00863D81" w:rsidRDefault="008302A3" w:rsidP="008302A3">
      <w:pPr>
        <w:pStyle w:val="tbtitre1"/>
      </w:pPr>
      <w:bookmarkStart w:id="260" w:name="_Toc455044861"/>
      <w:r>
        <w:t>Spécifications OdooSIM</w:t>
      </w:r>
      <w:bookmarkEnd w:id="260"/>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2D761D3A" w:rsidR="00664D95" w:rsidRDefault="003E3374" w:rsidP="008302A3">
      <w:pPr>
        <w:pStyle w:val="tbtitre2"/>
      </w:pPr>
      <w:bookmarkStart w:id="261" w:name="_Toc455044862"/>
      <w:r>
        <w:t xml:space="preserve">[NEW] </w:t>
      </w:r>
      <w:r w:rsidR="00664D95">
        <w:t>Architecture</w:t>
      </w:r>
      <w:bookmarkEnd w:id="261"/>
    </w:p>
    <w:p w14:paraId="5E7FDAEA" w14:textId="30C8934C" w:rsidR="00664D95" w:rsidRPr="00664D95" w:rsidRDefault="00664D95" w:rsidP="00664D95">
      <w:pPr>
        <w:pStyle w:val="tbnormal"/>
      </w:pPr>
      <w:r>
        <w:t xml:space="preserve">… les mêmes phases, un modèle objet plus étendu et </w:t>
      </w:r>
    </w:p>
    <w:p w14:paraId="08D03472" w14:textId="3678AD68" w:rsidR="007A0FB8" w:rsidRDefault="007A0FB8" w:rsidP="008302A3">
      <w:pPr>
        <w:pStyle w:val="tbtitre2"/>
      </w:pPr>
      <w:bookmarkStart w:id="262" w:name="_Toc455044863"/>
      <w:r>
        <w:t>Cycle opérationnel</w:t>
      </w:r>
      <w:bookmarkEnd w:id="262"/>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3" w:name="_Toc454297853"/>
      <w:bookmarkStart w:id="264" w:name="_Toc455044864"/>
      <w:r>
        <w:t>Hypothèses des activités automatisées</w:t>
      </w:r>
      <w:bookmarkEnd w:id="263"/>
      <w:bookmarkEnd w:id="264"/>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w:t>
      </w:r>
      <w:r>
        <w:lastRenderedPageBreak/>
        <w:t>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5F612B">
      <w:pPr>
        <w:pStyle w:val="tbtitre3"/>
      </w:pPr>
      <w:bookmarkStart w:id="265" w:name="_Toc454297854"/>
      <w:bookmarkStart w:id="266" w:name="_Toc455044865"/>
      <w:r>
        <w:t>Activité PL02</w:t>
      </w:r>
      <w:bookmarkEnd w:id="265"/>
      <w:bookmarkEnd w:id="266"/>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5F612B">
      <w:pPr>
        <w:pStyle w:val="tbtitre3"/>
      </w:pPr>
      <w:bookmarkStart w:id="267" w:name="_Toc454297855"/>
      <w:bookmarkStart w:id="268" w:name="_Toc455044866"/>
      <w:r>
        <w:t>Activité</w:t>
      </w:r>
      <w:r w:rsidR="005D2D1B">
        <w:t>s</w:t>
      </w:r>
      <w:r>
        <w:t xml:space="preserve"> PR02</w:t>
      </w:r>
      <w:r w:rsidR="005D2D1B">
        <w:t>, PR03 et PR04</w:t>
      </w:r>
      <w:bookmarkEnd w:id="267"/>
      <w:bookmarkEnd w:id="268"/>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69"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w:t>
      </w:r>
      <w:proofErr w:type="gramStart"/>
      <w:r w:rsidR="004D21BE">
        <w:t xml:space="preserve">le statut </w:t>
      </w:r>
      <w:r>
        <w:t>terminé</w:t>
      </w:r>
      <w:r w:rsidR="004D21BE">
        <w:t>e</w:t>
      </w:r>
      <w:proofErr w:type="gramEnd"/>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lastRenderedPageBreak/>
        <w:t xml:space="preserve">Ligne 12 : </w:t>
      </w:r>
      <w:r>
        <w:t xml:space="preserve">Récupération d’un objet </w:t>
      </w:r>
      <w:proofErr w:type="spellStart"/>
      <w:r>
        <w:t>transcient</w:t>
      </w:r>
      <w:proofErr w:type="spellEnd"/>
      <w:r>
        <w:t xml:space="preserve">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5F612B">
      <w:pPr>
        <w:pStyle w:val="tbtitre3"/>
      </w:pPr>
      <w:bookmarkStart w:id="270" w:name="_Toc455044867"/>
      <w:r>
        <w:t>Activité MA02</w:t>
      </w:r>
      <w:bookmarkEnd w:id="269"/>
      <w:bookmarkEnd w:id="270"/>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1"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 xml:space="preserve">Création d’un objet </w:t>
      </w:r>
      <w:proofErr w:type="spellStart"/>
      <w:r>
        <w:t>transcient</w:t>
      </w:r>
      <w:proofErr w:type="spellEnd"/>
      <w:r>
        <w:t xml:space="preserve">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7DAA76C4" w14:textId="540ADB23" w:rsidR="005F612B" w:rsidRDefault="005F612B" w:rsidP="005F612B">
      <w:pPr>
        <w:pStyle w:val="tbtitre3"/>
      </w:pPr>
      <w:bookmarkStart w:id="272" w:name="_Toc455044868"/>
      <w:r>
        <w:t>[</w:t>
      </w:r>
      <w:proofErr w:type="gramStart"/>
      <w:r>
        <w:t>new</w:t>
      </w:r>
      <w:proofErr w:type="gramEnd"/>
      <w:r>
        <w:t>] Limites et recommandations</w:t>
      </w:r>
      <w:bookmarkEnd w:id="272"/>
    </w:p>
    <w:p w14:paraId="1BEED778" w14:textId="541DED86" w:rsidR="005F612B" w:rsidRPr="005F612B" w:rsidRDefault="005F612B" w:rsidP="005F612B">
      <w:pPr>
        <w:pStyle w:val="tbnormal"/>
      </w:pPr>
      <w:r>
        <w:t>…</w:t>
      </w:r>
    </w:p>
    <w:p w14:paraId="0EE45B10" w14:textId="31703867" w:rsidR="003C7B45" w:rsidRDefault="008302A3" w:rsidP="008302A3">
      <w:pPr>
        <w:pStyle w:val="tbtitre1"/>
      </w:pPr>
      <w:bookmarkStart w:id="273" w:name="_Toc455044869"/>
      <w:r>
        <w:t>Analyse des p</w:t>
      </w:r>
      <w:r w:rsidR="003C7B45">
        <w:t>erformances</w:t>
      </w:r>
      <w:bookmarkEnd w:id="271"/>
      <w:bookmarkEnd w:id="273"/>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4" w:name="_Toc455044870"/>
      <w:r>
        <w:lastRenderedPageBreak/>
        <w:t>Mesure temps des I/O</w:t>
      </w:r>
      <w:bookmarkEnd w:id="274"/>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proofErr w:type="spellStart"/>
      <w:proofErr w:type="gramStart"/>
      <w:r w:rsidR="003B112E" w:rsidRPr="003B112E">
        <w:rPr>
          <w:b/>
        </w:rPr>
        <w:t>res.partner</w:t>
      </w:r>
      <w:proofErr w:type="spellEnd"/>
      <w:proofErr w:type="gramEnd"/>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 xml:space="preserve">Suisse </w:t>
      </w:r>
      <w:proofErr w:type="spellStart"/>
      <w:r w:rsidR="00A856F0">
        <w:t>Sunrise</w:t>
      </w:r>
      <w:proofErr w:type="spellEnd"/>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proofErr w:type="spellStart"/>
            <w:r w:rsidRPr="00253B0E">
              <w:rPr>
                <w:i/>
              </w:rPr>
              <w:t>create</w:t>
            </w:r>
            <w:proofErr w:type="spellEnd"/>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proofErr w:type="spellStart"/>
            <w:r w:rsidRPr="00253B0E">
              <w:rPr>
                <w:i/>
              </w:rPr>
              <w:t>write</w:t>
            </w:r>
            <w:proofErr w:type="spellEnd"/>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proofErr w:type="spellStart"/>
            <w:r w:rsidRPr="00253B0E">
              <w:rPr>
                <w:i/>
              </w:rPr>
              <w:t>search_read</w:t>
            </w:r>
            <w:proofErr w:type="spellEnd"/>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proofErr w:type="spellStart"/>
            <w:r w:rsidRPr="00253B0E">
              <w:rPr>
                <w:i/>
              </w:rPr>
              <w:t>unlink</w:t>
            </w:r>
            <w:proofErr w:type="spellEnd"/>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5" w:name="_Toc455044871"/>
      <w:r>
        <w:t>Alternative</w:t>
      </w:r>
      <w:bookmarkEnd w:id="275"/>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proofErr w:type="spellStart"/>
      <w:r w:rsidRPr="00845661">
        <w:rPr>
          <w:b/>
        </w:rPr>
        <w:t>Communit</w:t>
      </w:r>
      <w:r w:rsidR="00DF7382" w:rsidRPr="00845661">
        <w:rPr>
          <w:b/>
        </w:rPr>
        <w:t>y</w:t>
      </w:r>
      <w:proofErr w:type="spellEnd"/>
      <w:r w:rsidR="00DF7382" w:rsidRPr="00845661">
        <w:rPr>
          <w:b/>
        </w:rPr>
        <w:t xml:space="preserve"> 8.0.0-0109</w:t>
      </w:r>
      <w:r w:rsidR="00DF7382">
        <w:t xml:space="preserve"> installée sur un serveur </w:t>
      </w:r>
      <w:r w:rsidR="008734C1">
        <w:t xml:space="preserve">NAS </w:t>
      </w:r>
      <w:proofErr w:type="spellStart"/>
      <w:r w:rsidR="00DF7382">
        <w:t>Synology</w:t>
      </w:r>
      <w:proofErr w:type="spellEnd"/>
      <w:r w:rsidR="00DF7382">
        <w:t xml:space="preserve">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 xml:space="preserve">Modèle DS213j avec processeur mono-cœur 1.2 </w:t>
            </w:r>
            <w:proofErr w:type="spellStart"/>
            <w:r>
              <w:rPr>
                <w:sz w:val="21"/>
              </w:rPr>
              <w:t>Ghz</w:t>
            </w:r>
            <w:proofErr w:type="spellEnd"/>
            <w:r>
              <w:rPr>
                <w:sz w:val="21"/>
              </w:rPr>
              <w:t xml:space="preserve">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proofErr w:type="spellStart"/>
            <w:r w:rsidRPr="00253B0E">
              <w:rPr>
                <w:i/>
              </w:rPr>
              <w:t>create</w:t>
            </w:r>
            <w:proofErr w:type="spellEnd"/>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proofErr w:type="spellStart"/>
            <w:r w:rsidRPr="00253B0E">
              <w:rPr>
                <w:i/>
              </w:rPr>
              <w:t>write</w:t>
            </w:r>
            <w:proofErr w:type="spellEnd"/>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proofErr w:type="spellStart"/>
            <w:r w:rsidRPr="00253B0E">
              <w:rPr>
                <w:i/>
              </w:rPr>
              <w:t>search_read</w:t>
            </w:r>
            <w:proofErr w:type="spellEnd"/>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proofErr w:type="spellStart"/>
            <w:r w:rsidRPr="00253B0E">
              <w:rPr>
                <w:i/>
              </w:rPr>
              <w:t>unlink</w:t>
            </w:r>
            <w:proofErr w:type="spellEnd"/>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77777777" w:rsidR="00C57FEC"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proofErr w:type="spellStart"/>
      <w:r w:rsidRPr="008734C1">
        <w:rPr>
          <w:b/>
        </w:rPr>
        <w:t>Community</w:t>
      </w:r>
      <w:proofErr w:type="spellEnd"/>
      <w:r>
        <w:t xml:space="preserve"> possède des cap</w:t>
      </w:r>
      <w:r w:rsidR="00C57FEC">
        <w:t>acités de traitements réduites.</w:t>
      </w:r>
    </w:p>
    <w:p w14:paraId="75FCD9D6" w14:textId="77777777" w:rsidR="00686A47" w:rsidRDefault="00C57FEC" w:rsidP="00EA48BE">
      <w:pPr>
        <w:pStyle w:val="tbnormal"/>
      </w:pPr>
      <w:r>
        <w:t xml:space="preserve">Ci-dessous, le résultat de la console </w:t>
      </w:r>
      <w:r w:rsidR="00686A47">
        <w:t xml:space="preserve">de monitoring des ressources du serveur </w:t>
      </w:r>
      <w:proofErr w:type="spellStart"/>
      <w:r w:rsidR="00686A47">
        <w:t>Synology</w:t>
      </w:r>
      <w:proofErr w:type="spellEnd"/>
      <w:r w:rsidR="00686A47">
        <w:t xml:space="preserve"> lorsque les tests sont effectués :</w:t>
      </w:r>
    </w:p>
    <w:p w14:paraId="5DA73390" w14:textId="6BC04A22" w:rsidR="00686A47" w:rsidRDefault="00A201BD" w:rsidP="00EA48BE">
      <w:pPr>
        <w:pStyle w:val="tbnormal"/>
      </w:pPr>
      <w:r>
        <w:rPr>
          <w:noProof/>
          <w:lang w:val="fr-FR" w:eastAsia="fr-FR"/>
        </w:rPr>
        <w:lastRenderedPageBreak/>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62AB75B4" w:rsidR="0098393D" w:rsidRDefault="0098393D" w:rsidP="00EA48BE">
      <w:pPr>
        <w:pStyle w:val="tbnormal"/>
      </w:pPr>
      <w:r>
        <w:t xml:space="preserve">Figure X : Moniteur des ressources </w:t>
      </w:r>
      <w:r w:rsidRPr="0098393D">
        <w:t>DSM 6.0-7321 Update 2</w:t>
      </w:r>
      <w:r>
        <w:t>.</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proofErr w:type="spellStart"/>
      <w:r w:rsidRPr="008734C1">
        <w:rPr>
          <w:b/>
        </w:rPr>
        <w:t>Community</w:t>
      </w:r>
      <w:proofErr w:type="spellEnd"/>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6" w:name="_Toc454297913"/>
      <w:bookmarkStart w:id="277" w:name="_Toc455044872"/>
      <w:r>
        <w:lastRenderedPageBreak/>
        <w:t xml:space="preserve">Calcul </w:t>
      </w:r>
      <w:r w:rsidR="00F161D2">
        <w:t xml:space="preserve">théorique </w:t>
      </w:r>
      <w:bookmarkEnd w:id="276"/>
      <w:r w:rsidR="00352AEE">
        <w:t>du temps d’exécution</w:t>
      </w:r>
      <w:bookmarkEnd w:id="277"/>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 xml:space="preserve">#REF (hypothèse des activités </w:t>
      </w:r>
      <w:proofErr w:type="spellStart"/>
      <w:r w:rsidR="00982440" w:rsidRPr="00D87094">
        <w:rPr>
          <w:b/>
        </w:rPr>
        <w:t>pl</w:t>
      </w:r>
      <w:proofErr w:type="spellEnd"/>
      <w:r w:rsidR="00982440" w:rsidRPr="00D87094">
        <w:rPr>
          <w:b/>
        </w:rPr>
        <w:t xml:space="preserve">, </w:t>
      </w:r>
      <w:proofErr w:type="spellStart"/>
      <w:r w:rsidR="00982440" w:rsidRPr="00D87094">
        <w:rPr>
          <w:b/>
        </w:rPr>
        <w:t>pr</w:t>
      </w:r>
      <w:proofErr w:type="spellEnd"/>
      <w:r w:rsidR="00982440" w:rsidRPr="00D87094">
        <w:rPr>
          <w:b/>
        </w:rPr>
        <w:t xml:space="preserve">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8" w:name="_Toc455044873"/>
      <w:r>
        <w:t>Partie logistique</w:t>
      </w:r>
      <w:bookmarkEnd w:id="278"/>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w:t>
      </w:r>
      <w:proofErr w:type="spellStart"/>
      <w:r w:rsidR="007D368C">
        <w:t>màj</w:t>
      </w:r>
      <w:proofErr w:type="spellEnd"/>
      <w:r w:rsidR="007D368C">
        <w:t xml:space="preserve">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w:t>
      </w:r>
      <w:proofErr w:type="spellStart"/>
      <w:r w:rsidR="007D368C">
        <w:t>màj</w:t>
      </w:r>
      <w:proofErr w:type="spellEnd"/>
      <w:r w:rsidR="007D368C">
        <w:t>)</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79" w:name="_Toc455044874"/>
      <w:r>
        <w:lastRenderedPageBreak/>
        <w:t>Partie des ventes</w:t>
      </w:r>
      <w:bookmarkEnd w:id="279"/>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6B8FBEAB" w:rsidR="00990102" w:rsidRPr="001D2AFE" w:rsidRDefault="00990102" w:rsidP="00990102">
            <w:pPr>
              <w:pStyle w:val="tbnormal"/>
              <w:rPr>
                <w:sz w:val="21"/>
              </w:rPr>
            </w:pPr>
            <w:r>
              <w:rPr>
                <w:sz w:val="21"/>
              </w:rPr>
              <w:t>5 sociétés en compétition qui réalisent 4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0"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1" w:name="_Toc455044875"/>
      <w:r>
        <w:lastRenderedPageBreak/>
        <w:t>Vérification</w:t>
      </w:r>
      <w:bookmarkEnd w:id="281"/>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6CE91751" w:rsidR="00681693" w:rsidRDefault="00910995" w:rsidP="008302A3">
      <w:pPr>
        <w:pStyle w:val="tbtitre2"/>
      </w:pPr>
      <w:bookmarkStart w:id="282" w:name="_Toc455044876"/>
      <w:r>
        <w:lastRenderedPageBreak/>
        <w:t xml:space="preserve">[New] </w:t>
      </w:r>
      <w:r w:rsidR="00681693">
        <w:t>Projection</w:t>
      </w:r>
      <w:bookmarkEnd w:id="282"/>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10995">
      <w:pPr>
        <w:pStyle w:val="tbnormal"/>
        <w:numPr>
          <w:ilvl w:val="0"/>
          <w:numId w:val="46"/>
        </w:numPr>
      </w:pPr>
      <w:r>
        <w:t>Partie logistique : 5 sociétés, 5 OA et 3 OF.</w:t>
      </w:r>
    </w:p>
    <w:p w14:paraId="75BFF03D" w14:textId="0D0477BA" w:rsidR="00910995" w:rsidRDefault="00910995" w:rsidP="00910995">
      <w:pPr>
        <w:pStyle w:val="tbnormal"/>
        <w:numPr>
          <w:ilvl w:val="0"/>
          <w:numId w:val="46"/>
        </w:numPr>
      </w:pPr>
      <w:r>
        <w:t>Partie vente : 5 sociétés qui réalisent 40 ventes.</w:t>
      </w:r>
    </w:p>
    <w:p w14:paraId="283587DE" w14:textId="12DC5FC9" w:rsidR="00910995" w:rsidRDefault="00910995" w:rsidP="00910995">
      <w:pPr>
        <w:pStyle w:val="tbnormal"/>
      </w:pPr>
      <w:r>
        <w:t>Le détail du temps nécessaire au simulateur pour performer les opérations est le suivant :</w:t>
      </w:r>
    </w:p>
    <w:p w14:paraId="67DB9475" w14:textId="3B227D6D" w:rsidR="00293A40" w:rsidRDefault="00293A40" w:rsidP="00293A40">
      <w:pPr>
        <w:pStyle w:val="tbnormal"/>
        <w:numPr>
          <w:ilvl w:val="0"/>
          <w:numId w:val="47"/>
        </w:numPr>
      </w:pPr>
      <w:r>
        <w:t>Environ 2 minutes (5x22").</w:t>
      </w:r>
    </w:p>
    <w:p w14:paraId="437358CD" w14:textId="02928C4A" w:rsidR="00293A40" w:rsidRDefault="00293A40" w:rsidP="00293A40">
      <w:pPr>
        <w:pStyle w:val="tbnormal"/>
        <w:numPr>
          <w:ilvl w:val="0"/>
          <w:numId w:val="47"/>
        </w:numPr>
      </w:pPr>
      <w:r>
        <w:t>200 ventes qui dure unitairement 4 secondes, le temps nécessaire est de 13 minutes.</w:t>
      </w:r>
    </w:p>
    <w:p w14:paraId="694DD804" w14:textId="5AEDDDD3" w:rsidR="00293A40" w:rsidRPr="00910995" w:rsidRDefault="00293A40" w:rsidP="00293A40">
      <w:pPr>
        <w:pStyle w:val="tbnormal"/>
      </w:pPr>
      <w:r>
        <w:t>Le résultat est décourageant, 15</w:t>
      </w:r>
      <w:r w:rsidR="00EE1651">
        <w:t xml:space="preserve"> minutes pour effectuer l’opérationnel quotidien de Brewery &amp; Co.</w:t>
      </w:r>
    </w:p>
    <w:p w14:paraId="06498809" w14:textId="0F2FC62B" w:rsidR="00624732" w:rsidRDefault="00FC2829" w:rsidP="008302A3">
      <w:pPr>
        <w:pStyle w:val="tbtitre2"/>
      </w:pPr>
      <w:bookmarkStart w:id="283" w:name="_Toc455044877"/>
      <w:r>
        <w:t>[</w:t>
      </w:r>
      <w:proofErr w:type="gramStart"/>
      <w:r>
        <w:t>new</w:t>
      </w:r>
      <w:proofErr w:type="gramEnd"/>
      <w:r>
        <w:t xml:space="preserve">] </w:t>
      </w:r>
      <w:r w:rsidR="00624732">
        <w:t>Limites</w:t>
      </w:r>
    </w:p>
    <w:p w14:paraId="4DF4708C" w14:textId="0C115AF9" w:rsidR="00624732" w:rsidRPr="00624732" w:rsidRDefault="00624732" w:rsidP="00624732">
      <w:pPr>
        <w:pStyle w:val="tbnormal"/>
      </w:pPr>
      <w:r>
        <w:t xml:space="preserve">Rebondir sur les limites de la partie vente du proof of concept qui en réalité pour fonctionner à 100% aurait un nombre de transaction encore plus </w:t>
      </w:r>
      <w:proofErr w:type="spellStart"/>
      <w:r>
        <w:t>élèvées</w:t>
      </w:r>
      <w:proofErr w:type="spellEnd"/>
      <w:r>
        <w:t>…</w:t>
      </w:r>
    </w:p>
    <w:p w14:paraId="0B0B101D" w14:textId="60801111" w:rsidR="00567569" w:rsidRDefault="006D70EE" w:rsidP="008302A3">
      <w:pPr>
        <w:pStyle w:val="tbtitre2"/>
      </w:pPr>
      <w:r>
        <w:t>Recommandations</w:t>
      </w:r>
      <w:bookmarkEnd w:id="283"/>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1BA87DD4" w:rsidR="00AC1940"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r w:rsidR="00AC1940">
        <w:br w:type="page"/>
      </w:r>
    </w:p>
    <w:p w14:paraId="56AB1A54" w14:textId="1796F56B" w:rsidR="00696DF7" w:rsidRDefault="0058341A" w:rsidP="00A011D8">
      <w:pPr>
        <w:pStyle w:val="tbtitre1"/>
      </w:pPr>
      <w:bookmarkStart w:id="284" w:name="_Toc455044878"/>
      <w:bookmarkStart w:id="285" w:name="_Toc454297923"/>
      <w:bookmarkEnd w:id="280"/>
      <w:r>
        <w:lastRenderedPageBreak/>
        <w:t xml:space="preserve">[New juste en dessous] </w:t>
      </w:r>
      <w:r w:rsidR="00696DF7">
        <w:t>Développement de l’algorithme de choix de l’offre</w:t>
      </w:r>
      <w:bookmarkEnd w:id="284"/>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6" w:name="_Toc455044879"/>
      <w:r>
        <w:t>Démarche</w:t>
      </w:r>
      <w:bookmarkEnd w:id="286"/>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7" w:name="_Toc455044880"/>
      <w:r>
        <w:t>L’algorithme de sélection de l’offre optimale</w:t>
      </w:r>
      <w:bookmarkEnd w:id="287"/>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8" w:name="_Toc455044881"/>
      <w:r>
        <w:t>Variation de la consommation</w:t>
      </w:r>
      <w:bookmarkEnd w:id="288"/>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AB054A">
      <w:pPr>
        <w:pStyle w:val="tbnormal"/>
        <w:numPr>
          <w:ilvl w:val="0"/>
          <w:numId w:val="34"/>
        </w:numPr>
      </w:pPr>
      <w:r>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lastRenderedPageBreak/>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89" w:name="_Toc455044882"/>
      <w:r>
        <w:t>Variation du prix</w:t>
      </w:r>
      <w:bookmarkEnd w:id="289"/>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proofErr w:type="spellStart"/>
      <w:r w:rsidR="00742F6E">
        <w:t>noeud</w:t>
      </w:r>
      <w:proofErr w:type="spellEnd"/>
      <w:r>
        <w:t xml:space="preserv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3CFEEB88" w14:textId="098F297D" w:rsidR="00990102" w:rsidRPr="001D2AFE" w:rsidRDefault="00990102" w:rsidP="00990102">
            <w:pPr>
              <w:pStyle w:val="tbnormal"/>
              <w:rPr>
                <w:sz w:val="21"/>
              </w:rPr>
            </w:pPr>
            <w:r>
              <w:rPr>
                <w:sz w:val="21"/>
              </w:rPr>
              <w:t xml:space="preserve">Cette information </w:t>
            </w:r>
            <w:proofErr w:type="spellStart"/>
            <w:r w:rsidRPr="0014404E">
              <w:rPr>
                <w:b/>
                <w:sz w:val="21"/>
              </w:rPr>
              <w:t>product_sellable</w:t>
            </w:r>
            <w:proofErr w:type="spellEnd"/>
            <w:r w:rsidRPr="0014404E">
              <w:rPr>
                <w:b/>
                <w:sz w:val="21"/>
              </w:rPr>
              <w:t xml:space="preserve">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0" w:name="_Toc455044883"/>
      <w:r>
        <w:t>Élasticité prix</w:t>
      </w:r>
      <w:bookmarkEnd w:id="290"/>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77777777" w:rsidR="00352BAC" w:rsidRDefault="00352BAC" w:rsidP="00352BAC">
      <w:pPr>
        <w:pStyle w:val="tbtitre2"/>
      </w:pPr>
      <w:bookmarkStart w:id="291" w:name="_Toc455044884"/>
      <w:r>
        <w:t>Calcul final de la demande adaptée aux prix du marché</w:t>
      </w:r>
      <w:bookmarkEnd w:id="291"/>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C348E9"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2" w:name="_Toc455044885"/>
      <w:r>
        <w:t>Limites et recommandations</w:t>
      </w:r>
      <w:bookmarkEnd w:id="292"/>
    </w:p>
    <w:p w14:paraId="1D08A390" w14:textId="77777777" w:rsidR="00352BAC" w:rsidRDefault="00352BAC" w:rsidP="00352BAC">
      <w:pPr>
        <w:pStyle w:val="tbnormal"/>
      </w:pPr>
      <w:r>
        <w:t xml:space="preserve">L’algorithme semble bien fonctionner dans le cadre où il en fait usage. L’exemple ci-dessous met en compétition 3 sociétés durant 2 rounds de 10 </w:t>
      </w:r>
      <w:r>
        <w:lastRenderedPageBreak/>
        <w:t>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 xml:space="preserve">Image de </w:t>
      </w:r>
      <w:proofErr w:type="spellStart"/>
      <w:r>
        <w:t>reporting</w:t>
      </w:r>
      <w:proofErr w:type="spellEnd"/>
      <w:r>
        <w:t xml:space="preserve">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 xml:space="preserve">Image de </w:t>
      </w:r>
      <w:proofErr w:type="spellStart"/>
      <w:r>
        <w:t>reporting</w:t>
      </w:r>
      <w:proofErr w:type="spellEnd"/>
      <w:r>
        <w:t xml:space="preserve">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3" w:name="_Toc455044886"/>
      <w:r>
        <w:lastRenderedPageBreak/>
        <w:t>Analyse de l’aspect pédagogique</w:t>
      </w:r>
      <w:bookmarkEnd w:id="293"/>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4" w:name="_Toc455044887"/>
      <w:r>
        <w:t>Démarche</w:t>
      </w:r>
      <w:bookmarkEnd w:id="294"/>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5" w:name="_Toc454297965"/>
      <w:bookmarkStart w:id="296" w:name="_Toc455044888"/>
      <w:r>
        <w:t>Critères de sélection</w:t>
      </w:r>
      <w:bookmarkEnd w:id="295"/>
      <w:bookmarkEnd w:id="296"/>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1257CEE2" w:rsidR="00990102" w:rsidRPr="001D2AFE" w:rsidRDefault="00990102" w:rsidP="00990102">
            <w:pPr>
              <w:pStyle w:val="tbnormal"/>
              <w:rPr>
                <w:sz w:val="21"/>
              </w:rPr>
            </w:pPr>
            <w:r>
              <w:rPr>
                <w:sz w:val="21"/>
              </w:rPr>
              <w:t>L’auteur ne possède aucune compétence dans le domaine de la pédagogie. C’est pourquoi, les critères sont qualifiés comme subjectifs. Ils ont été déterminés par pure logique et ressenti. Cependant, ils semblent être pertinen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0CF20E2C" w:rsidR="00990102" w:rsidRPr="001D2AFE" w:rsidRDefault="00990102" w:rsidP="00B86BC3">
            <w:pPr>
              <w:pStyle w:val="tbnormal"/>
              <w:rPr>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7" w:name="_Toc454297966"/>
      <w:bookmarkStart w:id="298" w:name="_Toc455044889"/>
      <w:r>
        <w:t>Résultats</w:t>
      </w:r>
      <w:bookmarkEnd w:id="297"/>
      <w:bookmarkEnd w:id="298"/>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5CE3097" w:rsidR="00990102" w:rsidRPr="001D2AFE" w:rsidRDefault="00990102" w:rsidP="00B86BC3">
            <w:pPr>
              <w:pStyle w:val="tbnormal"/>
              <w:rPr>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299" w:name="_Toc455044890"/>
      <w:r>
        <w:t>Limites et recommandations</w:t>
      </w:r>
      <w:bookmarkEnd w:id="299"/>
    </w:p>
    <w:p w14:paraId="27AB8F17" w14:textId="7A12E35B" w:rsidR="00A54AAE" w:rsidRDefault="00A54AAE" w:rsidP="00A54AAE">
      <w:pPr>
        <w:pStyle w:val="tbnormal"/>
      </w:pPr>
      <w:r>
        <w:t xml:space="preserve">Les résultats obtenus sont faits à partir de critères purement subjectifs. Il est nécessaire de faire valider ces choix par des personnes </w:t>
      </w:r>
      <w:r w:rsidR="00990102">
        <w:t xml:space="preserve">qualifiées de </w:t>
      </w:r>
      <w:r>
        <w:t>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0" w:name="_Toc455044891"/>
      <w:r>
        <w:lastRenderedPageBreak/>
        <w:t>Analyse des objets manipulés</w:t>
      </w:r>
      <w:bookmarkEnd w:id="300"/>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proofErr w:type="spellStart"/>
            <w:r>
              <w:t>stock.warehouse.orderpoint</w:t>
            </w:r>
            <w:proofErr w:type="spellEnd"/>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965E06">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965E06">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965E06">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965E06">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965E06">
            <w:pPr>
              <w:pStyle w:val="tbnormal"/>
              <w:numPr>
                <w:ilvl w:val="0"/>
                <w:numId w:val="21"/>
              </w:numPr>
              <w:jc w:val="left"/>
            </w:pPr>
            <w:proofErr w:type="spellStart"/>
            <w:r>
              <w:t>stock.move</w:t>
            </w:r>
            <w:proofErr w:type="spellEnd"/>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proofErr w:type="spellStart"/>
            <w:proofErr w:type="gramStart"/>
            <w:r>
              <w:t>stock.picking</w:t>
            </w:r>
            <w:proofErr w:type="spellEnd"/>
            <w:proofErr w:type="gramEnd"/>
          </w:p>
          <w:p w14:paraId="1762F980" w14:textId="77777777" w:rsidR="00A54AAE" w:rsidRPr="000139C7" w:rsidRDefault="00A54AAE" w:rsidP="00965E06">
            <w:pPr>
              <w:pStyle w:val="tbnormal"/>
              <w:numPr>
                <w:ilvl w:val="0"/>
                <w:numId w:val="22"/>
              </w:numPr>
              <w:jc w:val="left"/>
            </w:pPr>
            <w:proofErr w:type="spellStart"/>
            <w:r>
              <w:t>stock.pack.operation</w:t>
            </w:r>
            <w:proofErr w:type="spellEnd"/>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965E06">
            <w:pPr>
              <w:pStyle w:val="tbnormal"/>
              <w:numPr>
                <w:ilvl w:val="0"/>
                <w:numId w:val="24"/>
              </w:numPr>
              <w:jc w:val="left"/>
            </w:pPr>
            <w:proofErr w:type="spellStart"/>
            <w:r>
              <w:t>mrp.product.produce.line</w:t>
            </w:r>
            <w:proofErr w:type="spellEnd"/>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965E06">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965E06">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965E06">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965E06">
            <w:pPr>
              <w:pStyle w:val="tbnormal"/>
              <w:numPr>
                <w:ilvl w:val="0"/>
                <w:numId w:val="25"/>
              </w:numPr>
              <w:jc w:val="left"/>
            </w:pPr>
            <w:proofErr w:type="spellStart"/>
            <w:r>
              <w:lastRenderedPageBreak/>
              <w:t>stock.move</w:t>
            </w:r>
            <w:proofErr w:type="spellEnd"/>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77777777" w:rsidR="00DA2993" w:rsidRDefault="00DA2993" w:rsidP="00DA2993">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110C734" w14:textId="77777777" w:rsidR="00DA2993" w:rsidRDefault="00DA2993" w:rsidP="00B86BC3">
            <w:pPr>
              <w:pStyle w:val="tbnormal"/>
              <w:rPr>
                <w:sz w:val="21"/>
              </w:rPr>
            </w:pPr>
            <w:r>
              <w:rPr>
                <w:sz w:val="21"/>
              </w:rPr>
              <w:t xml:space="preserve">Pour d’avantage de détail, les paramètres techniques accessible via l’application </w:t>
            </w:r>
            <w:r w:rsidRPr="00C41285">
              <w:rPr>
                <w:b/>
                <w:sz w:val="21"/>
              </w:rPr>
              <w:t xml:space="preserve">Settings / </w:t>
            </w:r>
            <w:proofErr w:type="spellStart"/>
            <w:r w:rsidRPr="00C41285">
              <w:rPr>
                <w:b/>
                <w:sz w:val="21"/>
              </w:rPr>
              <w:t>Technical</w:t>
            </w:r>
            <w:proofErr w:type="spellEnd"/>
            <w:r w:rsidRPr="00C41285">
              <w:rPr>
                <w:b/>
                <w:sz w:val="21"/>
              </w:rPr>
              <w:t xml:space="preserve"> / </w:t>
            </w:r>
            <w:proofErr w:type="spellStart"/>
            <w:r w:rsidRPr="00C41285">
              <w:rPr>
                <w:b/>
                <w:sz w:val="21"/>
              </w:rPr>
              <w:t>Database</w:t>
            </w:r>
            <w:proofErr w:type="spellEnd"/>
            <w:r w:rsidRPr="00C41285">
              <w:rPr>
                <w:b/>
                <w:sz w:val="21"/>
              </w:rPr>
              <w:t xml:space="preserve"> Structure / </w:t>
            </w:r>
            <w:proofErr w:type="spellStart"/>
            <w:r w:rsidRPr="00C41285">
              <w:rPr>
                <w:b/>
                <w:sz w:val="21"/>
              </w:rPr>
              <w:t>Models</w:t>
            </w:r>
            <w:proofErr w:type="spellEnd"/>
            <w:r>
              <w:rPr>
                <w:sz w:val="21"/>
              </w:rPr>
              <w:t xml:space="preserve"> peuvent être d’une enrichissante aide. Par exemple, pour obtenir des informations en détail sur le modèle </w:t>
            </w:r>
            <w:proofErr w:type="spellStart"/>
            <w:proofErr w:type="gramStart"/>
            <w:r w:rsidRPr="00C41285">
              <w:rPr>
                <w:b/>
                <w:sz w:val="21"/>
              </w:rPr>
              <w:t>stock.immediate</w:t>
            </w:r>
            <w:proofErr w:type="gramEnd"/>
            <w:r w:rsidRPr="00C41285">
              <w:rPr>
                <w:b/>
                <w:sz w:val="21"/>
              </w:rPr>
              <w:t>.transfer</w:t>
            </w:r>
            <w:proofErr w:type="spellEnd"/>
            <w:r>
              <w:rPr>
                <w:sz w:val="21"/>
              </w:rPr>
              <w:t xml:space="preserve">, taper le nom du modèle dans la barre de recherche, ouvrir son détail en cliquant dessus et utiliser le menu </w:t>
            </w:r>
            <w:proofErr w:type="spellStart"/>
            <w:r w:rsidRPr="00C41285">
              <w:rPr>
                <w:b/>
                <w:sz w:val="21"/>
              </w:rPr>
              <w:t>Print</w:t>
            </w:r>
            <w:proofErr w:type="spellEnd"/>
            <w:r w:rsidRPr="00C41285">
              <w:rPr>
                <w:b/>
                <w:sz w:val="21"/>
              </w:rPr>
              <w:t xml:space="preserve"> / Model </w:t>
            </w:r>
            <w:proofErr w:type="spellStart"/>
            <w:r w:rsidRPr="00C41285">
              <w:rPr>
                <w:b/>
                <w:sz w:val="21"/>
              </w:rPr>
              <w:t>Overview</w:t>
            </w:r>
            <w:proofErr w:type="spellEnd"/>
            <w:r>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9">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01" w:name="_Toc455044892"/>
      <w:r>
        <w:lastRenderedPageBreak/>
        <w:t>Analyse</w:t>
      </w:r>
      <w:r w:rsidR="00582A7E">
        <w:t xml:space="preserve"> de l’aspect sécurité</w:t>
      </w:r>
      <w:bookmarkEnd w:id="301"/>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1957EA38" w:rsidR="00B86BC3" w:rsidRPr="001D2AFE" w:rsidRDefault="00B86BC3" w:rsidP="00B86BC3">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2" w:name="_Toc455044893"/>
      <w:r>
        <w:t>Démarche</w:t>
      </w:r>
      <w:bookmarkEnd w:id="302"/>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3" w:name="_Toc454297869"/>
      <w:bookmarkStart w:id="304" w:name="_Toc455044894"/>
      <w:r>
        <w:t>Application Contacts</w:t>
      </w:r>
      <w:bookmarkEnd w:id="303"/>
      <w:bookmarkEnd w:id="304"/>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5" w:name="_Toc454297870"/>
      <w:bookmarkStart w:id="306" w:name="_Toc455044895"/>
      <w:r>
        <w:t>Application Inventory</w:t>
      </w:r>
      <w:bookmarkEnd w:id="305"/>
      <w:bookmarkEnd w:id="306"/>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3085B218" w14:textId="77777777" w:rsidR="002F50BD" w:rsidRDefault="002F50BD" w:rsidP="00352BAC">
      <w:pPr>
        <w:pStyle w:val="tbtitre2"/>
      </w:pPr>
      <w:bookmarkStart w:id="307" w:name="_Toc454297871"/>
      <w:bookmarkStart w:id="308" w:name="_Toc455044896"/>
      <w:r>
        <w:t xml:space="preserve">Application </w:t>
      </w:r>
      <w:proofErr w:type="spellStart"/>
      <w:r>
        <w:t>Purchases</w:t>
      </w:r>
      <w:bookmarkEnd w:id="307"/>
      <w:bookmarkEnd w:id="308"/>
      <w:proofErr w:type="spellEnd"/>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9" w:name="_Toc454297872"/>
      <w:bookmarkStart w:id="310" w:name="_Toc455044897"/>
      <w:r>
        <w:t xml:space="preserve">Application </w:t>
      </w:r>
      <w:proofErr w:type="spellStart"/>
      <w:r>
        <w:t>Manufacturing</w:t>
      </w:r>
      <w:bookmarkEnd w:id="309"/>
      <w:bookmarkEnd w:id="310"/>
      <w:proofErr w:type="spellEnd"/>
    </w:p>
    <w:p w14:paraId="1A49400E" w14:textId="77777777" w:rsidR="002F50BD" w:rsidRDefault="002F50BD" w:rsidP="002F50BD">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1" w:name="_Toc454297873"/>
      <w:bookmarkStart w:id="312" w:name="_Toc455044898"/>
      <w:r>
        <w:t>Application Sales</w:t>
      </w:r>
      <w:bookmarkEnd w:id="311"/>
      <w:bookmarkEnd w:id="312"/>
    </w:p>
    <w:p w14:paraId="5457047B" w14:textId="77777777" w:rsidR="002F50BD" w:rsidRDefault="002F50BD" w:rsidP="002F50BD">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3" w:name="_Toc454297874"/>
      <w:bookmarkStart w:id="314" w:name="_Toc455044899"/>
      <w:r>
        <w:t xml:space="preserve">Application </w:t>
      </w:r>
      <w:proofErr w:type="spellStart"/>
      <w:r>
        <w:t>Accounting</w:t>
      </w:r>
      <w:bookmarkEnd w:id="313"/>
      <w:bookmarkEnd w:id="314"/>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5" w:name="_Toc454297875"/>
      <w:bookmarkStart w:id="316" w:name="_Toc455044900"/>
      <w:r>
        <w:lastRenderedPageBreak/>
        <w:t>Droit d’accès aux modèles et données</w:t>
      </w:r>
      <w:bookmarkEnd w:id="315"/>
      <w:bookmarkEnd w:id="316"/>
    </w:p>
    <w:p w14:paraId="0B2905C8" w14:textId="21000900"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partie.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proofErr w:type="spellStart"/>
            <w:r>
              <w:t>account.invoice</w:t>
            </w:r>
            <w:proofErr w:type="spellEnd"/>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proofErr w:type="spellStart"/>
            <w:r>
              <w:t>account.invoice.line</w:t>
            </w:r>
            <w:proofErr w:type="spellEnd"/>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proofErr w:type="spellStart"/>
            <w:r>
              <w:t>account.move</w:t>
            </w:r>
            <w:proofErr w:type="spellEnd"/>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proofErr w:type="spellStart"/>
            <w:r>
              <w:t>account.move.line</w:t>
            </w:r>
            <w:proofErr w:type="spellEnd"/>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proofErr w:type="spellStart"/>
            <w:r>
              <w:t>account.payment</w:t>
            </w:r>
            <w:proofErr w:type="spellEnd"/>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proofErr w:type="spellStart"/>
            <w:r w:rsidRPr="00A51B77">
              <w:t>procurement.order</w:t>
            </w:r>
            <w:proofErr w:type="spellEnd"/>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proofErr w:type="spellStart"/>
            <w:r>
              <w:t>procurement.orderpoint.compute</w:t>
            </w:r>
            <w:proofErr w:type="spellEnd"/>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proofErr w:type="spellStart"/>
            <w:r>
              <w:t>purchase.order</w:t>
            </w:r>
            <w:proofErr w:type="spellEnd"/>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proofErr w:type="spellStart"/>
            <w:r>
              <w:t>purchase.order.line</w:t>
            </w:r>
            <w:proofErr w:type="spellEnd"/>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proofErr w:type="spellStart"/>
            <w:r>
              <w:t>mrp.product.produce</w:t>
            </w:r>
            <w:proofErr w:type="spellEnd"/>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proofErr w:type="spellStart"/>
            <w:r>
              <w:t>mrp.product.produce.line</w:t>
            </w:r>
            <w:proofErr w:type="spellEnd"/>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proofErr w:type="spellStart"/>
            <w:r>
              <w:t>mrp.production</w:t>
            </w:r>
            <w:proofErr w:type="spellEnd"/>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proofErr w:type="spellStart"/>
            <w:r>
              <w:t>sale.order</w:t>
            </w:r>
            <w:proofErr w:type="spellEnd"/>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proofErr w:type="spellStart"/>
            <w:r>
              <w:t>sale.order.line</w:t>
            </w:r>
            <w:proofErr w:type="spellEnd"/>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proofErr w:type="spellStart"/>
            <w:r>
              <w:t>stock.immediate.transfer</w:t>
            </w:r>
            <w:proofErr w:type="spellEnd"/>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proofErr w:type="spellStart"/>
            <w:r>
              <w:t>stock.picking</w:t>
            </w:r>
            <w:proofErr w:type="spellEnd"/>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proofErr w:type="spellStart"/>
            <w:r>
              <w:t>stock.pack.operation</w:t>
            </w:r>
            <w:proofErr w:type="spellEnd"/>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proofErr w:type="spellStart"/>
            <w:r>
              <w:t>stock.quant</w:t>
            </w:r>
            <w:proofErr w:type="spellEnd"/>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proofErr w:type="spellStart"/>
            <w:r>
              <w:t>stock.warehouse.orderpoint</w:t>
            </w:r>
            <w:proofErr w:type="spellEnd"/>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mrp.bom</w:t>
            </w:r>
            <w:proofErr w:type="spellEnd"/>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product</w:t>
            </w:r>
            <w:proofErr w:type="spellEnd"/>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template</w:t>
            </w:r>
            <w:proofErr w:type="spellEnd"/>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partner</w:t>
            </w:r>
            <w:proofErr w:type="spellEnd"/>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users</w:t>
            </w:r>
            <w:proofErr w:type="spellEnd"/>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stock.location.route</w:t>
            </w:r>
            <w:proofErr w:type="spellEnd"/>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7"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8" w:name="_Toc455044901"/>
      <w:r>
        <w:lastRenderedPageBreak/>
        <w:t>Investigations</w:t>
      </w:r>
      <w:bookmarkEnd w:id="317"/>
      <w:bookmarkEnd w:id="318"/>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7777777" w:rsidR="002F50BD" w:rsidRDefault="002F50BD" w:rsidP="002F50BD">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Default="002F50BD" w:rsidP="00AB054A">
      <w:pPr>
        <w:pStyle w:val="tbnormal"/>
        <w:numPr>
          <w:ilvl w:val="0"/>
          <w:numId w:val="10"/>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Default="002F50BD" w:rsidP="00AB054A">
      <w:pPr>
        <w:pStyle w:val="tbnormal"/>
        <w:numPr>
          <w:ilvl w:val="0"/>
          <w:numId w:val="10"/>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proofErr w:type="gramStart"/>
            <w:r>
              <w:rPr>
                <w:b/>
                <w:sz w:val="21"/>
              </w:rPr>
              <w:t>Mise en</w:t>
            </w:r>
            <w:proofErr w:type="gramEnd"/>
            <w:r>
              <w:rPr>
                <w:b/>
                <w:sz w:val="21"/>
              </w:rPr>
              <w:t xml:space="preserve">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19" w:name="_Toc455044902"/>
      <w:r>
        <w:t>Limites et recommandations</w:t>
      </w:r>
      <w:bookmarkEnd w:id="319"/>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0" w:name="_Toc455044903"/>
      <w:r>
        <w:t>Analyse des processus</w:t>
      </w:r>
      <w:bookmarkEnd w:id="285"/>
      <w:r w:rsidR="00280887">
        <w:t xml:space="preserve"> opérationnels</w:t>
      </w:r>
      <w:bookmarkEnd w:id="320"/>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1" w:name="_Toc455044904"/>
      <w:bookmarkStart w:id="322" w:name="_Toc454297924"/>
      <w:r>
        <w:t>Démarche</w:t>
      </w:r>
      <w:bookmarkEnd w:id="321"/>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23" w:name="_Toc455044905"/>
      <w:r>
        <w:t>Chaîne de valeur globale</w:t>
      </w:r>
      <w:bookmarkEnd w:id="322"/>
      <w:bookmarkEnd w:id="323"/>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24" w:name="_Toc454297925"/>
      <w:bookmarkStart w:id="325" w:name="_Toc455044906"/>
      <w:r>
        <w:t>Partie logistique</w:t>
      </w:r>
      <w:bookmarkEnd w:id="324"/>
      <w:bookmarkEnd w:id="325"/>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6" w:name="_Toc454297926"/>
      <w:bookmarkStart w:id="327" w:name="_Toc455044907"/>
      <w:r>
        <w:t xml:space="preserve">La </w:t>
      </w:r>
      <w:proofErr w:type="spellStart"/>
      <w:r>
        <w:t>planification</w:t>
      </w:r>
      <w:bookmarkEnd w:id="326"/>
      <w:bookmarkEnd w:id="327"/>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Default="00A011D8" w:rsidP="00A011D8">
      <w:pPr>
        <w:pStyle w:val="tbtitre4"/>
      </w:pPr>
      <w:bookmarkStart w:id="328" w:name="_Toc454297927"/>
      <w:bookmarkStart w:id="329" w:name="_Toc455044908"/>
      <w:proofErr w:type="spellStart"/>
      <w:r>
        <w:t>L’approvisionnement</w:t>
      </w:r>
      <w:bookmarkEnd w:id="328"/>
      <w:bookmarkEnd w:id="329"/>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w:t>
      </w:r>
      <w:proofErr w:type="gramStart"/>
      <w:r>
        <w:t>disponible</w:t>
      </w:r>
      <w:proofErr w:type="gramEnd"/>
      <w:r>
        <w:t xml:space="preserve"> </w:t>
      </w:r>
      <w:r>
        <w:lastRenderedPageBreak/>
        <w:t>l’ordre d’achat résultant est de 200 roues, 100 cadres, 200 pédales, 100 dérailleurs et 100 chaînes.</w:t>
      </w:r>
    </w:p>
    <w:p w14:paraId="4C46E55F" w14:textId="77777777" w:rsidR="00A011D8" w:rsidRDefault="00A011D8" w:rsidP="00A011D8">
      <w:pPr>
        <w:pStyle w:val="tbtitre4"/>
      </w:pPr>
      <w:bookmarkStart w:id="330" w:name="_Toc454297928"/>
      <w:bookmarkStart w:id="331" w:name="_Toc455044909"/>
      <w:r>
        <w:t xml:space="preserve">La </w:t>
      </w:r>
      <w:proofErr w:type="spellStart"/>
      <w:r>
        <w:t>production</w:t>
      </w:r>
      <w:bookmarkEnd w:id="330"/>
      <w:bookmarkEnd w:id="331"/>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2" w:name="_Toc454297929"/>
      <w:bookmarkStart w:id="333" w:name="_Toc455044910"/>
      <w:r>
        <w:t>Partie des ventes</w:t>
      </w:r>
      <w:bookmarkEnd w:id="332"/>
      <w:bookmarkEnd w:id="333"/>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4" w:name="_Toc455044911"/>
      <w:r>
        <w:t>Limites et recommandations</w:t>
      </w:r>
      <w:bookmarkEnd w:id="334"/>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5" w:name="_Toc455044912"/>
      <w:r>
        <w:t>Portabilité</w:t>
      </w:r>
      <w:r w:rsidR="00280887">
        <w:t xml:space="preserve"> du scénario sur Odoo</w:t>
      </w:r>
      <w:bookmarkEnd w:id="335"/>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36" w:name="_Toc455044913"/>
      <w:bookmarkStart w:id="337" w:name="_Toc454297931"/>
      <w:r>
        <w:lastRenderedPageBreak/>
        <w:t>Démarche</w:t>
      </w:r>
      <w:bookmarkEnd w:id="336"/>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77777777" w:rsidR="00B86BC3" w:rsidRDefault="00B86BC3" w:rsidP="00B86BC3">
            <w:pPr>
              <w:pStyle w:val="tbnormal"/>
              <w:rPr>
                <w:sz w:val="21"/>
              </w:rPr>
            </w:pPr>
            <w:r w:rsidRPr="00B86BC3">
              <w:rPr>
                <w:sz w:val="21"/>
              </w:rPr>
              <w:t xml:space="preserve">Ce n’est qu’après plusieurs semaines que nous avons trouvés ces outils proposés par l’éditeur. Avant cela, nous avions mis en place un bout de code qui nous permettait d’interroger la structure d’un modèle par le biais de l’API. Voici le </w:t>
            </w:r>
            <w:proofErr w:type="gramStart"/>
            <w:r w:rsidRPr="00B86BC3">
              <w:rPr>
                <w:sz w:val="21"/>
              </w:rPr>
              <w:t>code  à</w:t>
            </w:r>
            <w:proofErr w:type="gramEnd"/>
            <w:r w:rsidRPr="00B86BC3">
              <w:rPr>
                <w:sz w:val="21"/>
              </w:rPr>
              <w:t xml:space="preserve"> partir duquel nous nous sommes inspirés (dans cet exemple c’est le modèle </w:t>
            </w:r>
            <w:proofErr w:type="spellStart"/>
            <w:r w:rsidRPr="00B86BC3">
              <w:rPr>
                <w:sz w:val="21"/>
              </w:rPr>
              <w:t>res.partner</w:t>
            </w:r>
            <w:proofErr w:type="spellEnd"/>
            <w:r w:rsidRPr="00B86BC3">
              <w:rPr>
                <w:sz w:val="21"/>
              </w:rPr>
              <w:t xml:space="preserve">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7567AF57" w:rsidR="004B4238" w:rsidRPr="001D2AFE" w:rsidRDefault="003D146C" w:rsidP="00C348E9">
            <w:pPr>
              <w:pStyle w:val="tbnormal"/>
              <w:rPr>
                <w:sz w:val="21"/>
              </w:rPr>
            </w:pPr>
            <w:r>
              <w:rPr>
                <w:sz w:val="21"/>
              </w:rPr>
              <w:t xml:space="preserve">Certains modèles sont des </w:t>
            </w:r>
            <w:proofErr w:type="spellStart"/>
            <w:r w:rsidRPr="003D146C">
              <w:rPr>
                <w:b/>
                <w:sz w:val="21"/>
              </w:rPr>
              <w:t>Transient</w:t>
            </w:r>
            <w:proofErr w:type="spellEnd"/>
            <w:r w:rsidRPr="003D146C">
              <w:rPr>
                <w:b/>
                <w:sz w:val="21"/>
              </w:rPr>
              <w:t xml:space="preserve"> Model</w:t>
            </w:r>
            <w:r w:rsidR="004B4238" w:rsidRPr="004B4238">
              <w:rPr>
                <w:sz w:val="21"/>
              </w:rPr>
              <w:t xml:space="preserve"> et n’ont donc pas d’existence réelle dans la base de données. Par exemple, lorsqu’on confirme un ordre de fabrication, l’objet </w:t>
            </w:r>
            <w:proofErr w:type="spellStart"/>
            <w:proofErr w:type="gramStart"/>
            <w:r w:rsidR="004B4238" w:rsidRPr="003D146C">
              <w:rPr>
                <w:b/>
                <w:sz w:val="21"/>
              </w:rPr>
              <w:t>mrp.production</w:t>
            </w:r>
            <w:proofErr w:type="gramEnd"/>
            <w:r w:rsidR="004B4238" w:rsidRPr="003D146C">
              <w:rPr>
                <w:b/>
                <w:sz w:val="21"/>
              </w:rPr>
              <w:t>.produce</w:t>
            </w:r>
            <w:proofErr w:type="spellEnd"/>
            <w:r w:rsidR="004B4238" w:rsidRPr="004B4238">
              <w:rPr>
                <w:sz w:val="21"/>
              </w:rPr>
              <w:t xml:space="preserve"> est l’un de ces objets </w:t>
            </w:r>
            <w:proofErr w:type="spellStart"/>
            <w:r>
              <w:rPr>
                <w:sz w:val="21"/>
              </w:rPr>
              <w:t>transients</w:t>
            </w:r>
            <w:proofErr w:type="spellEnd"/>
            <w:r w:rsidR="004B4238" w:rsidRPr="004B4238">
              <w:rPr>
                <w:sz w:val="21"/>
              </w:rPr>
              <w:t xml:space="preserve">. Pour pouvoir recréer cette opération de manière automatique dans le simulateur nous avons donc </w:t>
            </w:r>
            <w:r>
              <w:rPr>
                <w:sz w:val="21"/>
              </w:rPr>
              <w:t xml:space="preserve">besoin de créer cet objet </w:t>
            </w:r>
            <w:proofErr w:type="spellStart"/>
            <w:r>
              <w:rPr>
                <w:sz w:val="21"/>
              </w:rPr>
              <w:t>trans</w:t>
            </w:r>
            <w:r w:rsidR="004B4238" w:rsidRPr="004B4238">
              <w:rPr>
                <w:sz w:val="21"/>
              </w:rPr>
              <w:t>ient</w:t>
            </w:r>
            <w:r>
              <w:rPr>
                <w:sz w:val="21"/>
              </w:rPr>
              <w:t>s</w:t>
            </w:r>
            <w:proofErr w:type="spellEnd"/>
            <w:r w:rsidR="004B4238" w:rsidRPr="004B4238">
              <w:rPr>
                <w:sz w:val="21"/>
              </w:rPr>
              <w:t xml:space="preserve"> le temps d’effectuer la confirmation. Pour comprendre comment cela s’effectue, nous avons utilisé les outils du développeur dans le navigateur.</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77777777"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nous pouvons reproduire le même type d’appel </w:t>
      </w:r>
      <w:r>
        <w:lastRenderedPageBreak/>
        <w:t>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8" w:name="_Toc455044914"/>
      <w:r>
        <w:t>Configuration globale</w:t>
      </w:r>
      <w:bookmarkEnd w:id="337"/>
      <w:bookmarkEnd w:id="338"/>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9" w:name="_Toc454297932"/>
      <w:bookmarkStart w:id="340" w:name="_Toc455044915"/>
      <w:r>
        <w:t>Création de l’instance</w:t>
      </w:r>
      <w:bookmarkEnd w:id="339"/>
      <w:bookmarkEnd w:id="340"/>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lastRenderedPageBreak/>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41"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1112285E" w:rsidR="003D146C" w:rsidRPr="001D2AFE" w:rsidRDefault="003D146C" w:rsidP="00C348E9">
            <w:pPr>
              <w:pStyle w:val="tbnormal"/>
              <w:rPr>
                <w:sz w:val="21"/>
              </w:rPr>
            </w:pPr>
            <w:r>
              <w:rPr>
                <w:sz w:val="21"/>
              </w:rPr>
              <w:t>L</w:t>
            </w:r>
            <w:r w:rsidRPr="00664D0E">
              <w:rPr>
                <w:sz w:val="21"/>
              </w:rPr>
              <w:t>a base de données est créée et un 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42" w:name="_Toc455044916"/>
      <w:r>
        <w:lastRenderedPageBreak/>
        <w:t>Installation des applications</w:t>
      </w:r>
      <w:bookmarkEnd w:id="341"/>
      <w:bookmarkEnd w:id="342"/>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3" w:name="_Toc454297934"/>
      <w:bookmarkStart w:id="344" w:name="_Toc455044917"/>
      <w:r>
        <w:t>Master Data</w:t>
      </w:r>
      <w:bookmarkEnd w:id="343"/>
      <w:bookmarkEnd w:id="344"/>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8"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15814684" w14:textId="136FAA64" w:rsidR="004E0DBB" w:rsidRDefault="00DB6A37" w:rsidP="009566CA">
      <w:pPr>
        <w:pStyle w:val="tbtitre2"/>
      </w:pPr>
      <w:bookmarkStart w:id="345" w:name="_Toc454297935"/>
      <w:bookmarkStart w:id="346" w:name="_Toc455044918"/>
      <w:r>
        <w:t>Inventory Management</w:t>
      </w:r>
      <w:bookmarkEnd w:id="345"/>
      <w:bookmarkEnd w:id="346"/>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7" w:name="_Toc454297936"/>
      <w:bookmarkStart w:id="348" w:name="_Toc455044919"/>
      <w:r>
        <w:t>Configuration</w:t>
      </w:r>
      <w:bookmarkEnd w:id="347"/>
      <w:bookmarkEnd w:id="348"/>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9" w:name="_Toc454297937"/>
      <w:bookmarkStart w:id="350" w:name="_Toc455044920"/>
      <w:r>
        <w:t xml:space="preserve">Valorisation des </w:t>
      </w:r>
      <w:proofErr w:type="spellStart"/>
      <w:r>
        <w:t>stocks</w:t>
      </w:r>
      <w:bookmarkEnd w:id="349"/>
      <w:bookmarkEnd w:id="350"/>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44646E9A" w14:textId="07F31B26" w:rsidR="00C828E4" w:rsidRDefault="00C828E4" w:rsidP="00C828E4">
      <w:pPr>
        <w:pStyle w:val="tbtitre4"/>
      </w:pPr>
      <w:bookmarkStart w:id="351" w:name="_Toc454297938"/>
      <w:bookmarkStart w:id="352" w:name="_Toc455044921"/>
      <w:proofErr w:type="spellStart"/>
      <w:r>
        <w:t>Calcul</w:t>
      </w:r>
      <w:proofErr w:type="spellEnd"/>
      <w:r>
        <w:t xml:space="preserve"> des </w:t>
      </w:r>
      <w:proofErr w:type="spellStart"/>
      <w:r>
        <w:t>besoins</w:t>
      </w:r>
      <w:bookmarkEnd w:id="351"/>
      <w:bookmarkEnd w:id="352"/>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73DDCA52" w:rsidR="001D1C8F" w:rsidRPr="00C676D4" w:rsidRDefault="001D1C8F" w:rsidP="00C348E9">
            <w:pPr>
              <w:pStyle w:val="tbnormal"/>
              <w:rPr>
                <w:sz w:val="21"/>
              </w:rPr>
            </w:pPr>
            <w:r>
              <w:rPr>
                <w:b/>
                <w:sz w:val="21"/>
              </w:rPr>
              <w:t>Limites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53" w:name="_Toc454297939"/>
      <w:bookmarkStart w:id="354" w:name="_Toc455044922"/>
      <w:proofErr w:type="spellStart"/>
      <w:r>
        <w:t>Purchase</w:t>
      </w:r>
      <w:proofErr w:type="spellEnd"/>
      <w:r>
        <w:t xml:space="preserve"> Management</w:t>
      </w:r>
      <w:bookmarkEnd w:id="353"/>
      <w:bookmarkEnd w:id="354"/>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55" w:name="_Toc454297940"/>
      <w:bookmarkStart w:id="356" w:name="_Toc455044923"/>
      <w:r>
        <w:t>Configuration</w:t>
      </w:r>
      <w:bookmarkEnd w:id="355"/>
      <w:bookmarkEnd w:id="356"/>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6C41874F" w:rsidR="009D6CE7" w:rsidRPr="001D2AFE" w:rsidRDefault="009D6CE7" w:rsidP="00C348E9">
            <w:pPr>
              <w:pStyle w:val="tbnormal"/>
              <w:rPr>
                <w:sz w:val="21"/>
              </w:rPr>
            </w:pPr>
            <w:r w:rsidRPr="00C676D4">
              <w:rPr>
                <w:sz w:val="21"/>
              </w:rPr>
              <w:t>La liste des fournisseurs dans les produits achetabl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57" w:name="_Toc454297941"/>
      <w:bookmarkStart w:id="358" w:name="_Toc455044924"/>
      <w:proofErr w:type="spellStart"/>
      <w:r>
        <w:t>Manufacturing</w:t>
      </w:r>
      <w:bookmarkEnd w:id="357"/>
      <w:bookmarkEnd w:id="358"/>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59" w:name="_Toc454297942"/>
      <w:bookmarkStart w:id="360" w:name="_Toc455044925"/>
      <w:r>
        <w:t>Sales Management</w:t>
      </w:r>
      <w:bookmarkEnd w:id="359"/>
      <w:bookmarkEnd w:id="360"/>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1" w:name="_Toc454297943"/>
      <w:bookmarkStart w:id="362" w:name="_Toc455044926"/>
      <w:r>
        <w:t>Configuration</w:t>
      </w:r>
      <w:bookmarkEnd w:id="361"/>
      <w:bookmarkEnd w:id="362"/>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3" w:name="_Toc454297944"/>
      <w:bookmarkStart w:id="364" w:name="_Toc455044927"/>
      <w:r>
        <w:lastRenderedPageBreak/>
        <w:t>Guide des opérations</w:t>
      </w:r>
      <w:bookmarkEnd w:id="363"/>
      <w:bookmarkEnd w:id="364"/>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6"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0B4F1C1C" w14:textId="74F62460" w:rsidR="00880130" w:rsidRDefault="00880130" w:rsidP="00880130">
      <w:pPr>
        <w:pStyle w:val="tbtitre3"/>
      </w:pPr>
      <w:bookmarkStart w:id="365" w:name="_Toc454297945"/>
      <w:bookmarkStart w:id="366" w:name="_Toc455044928"/>
      <w:r>
        <w:t>Planification</w:t>
      </w:r>
      <w:bookmarkEnd w:id="365"/>
      <w:bookmarkEnd w:id="366"/>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77777777" w:rsidR="009D6CE7" w:rsidRDefault="009D6CE7" w:rsidP="009D6CE7">
            <w:pPr>
              <w:pStyle w:val="tbnormal"/>
              <w:rPr>
                <w:sz w:val="21"/>
              </w:rPr>
            </w:pPr>
            <w:r>
              <w:rPr>
                <w:sz w:val="21"/>
              </w:rPr>
              <w:t>La société qui produit quatre sort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77777777" w:rsidR="009D6CE7" w:rsidRDefault="009D6CE7" w:rsidP="009D6CE7">
            <w:pPr>
              <w:pStyle w:val="tbnormal"/>
              <w:rPr>
                <w:sz w:val="21"/>
              </w:rPr>
            </w:pPr>
            <w:r>
              <w:rPr>
                <w:sz w:val="21"/>
              </w:rPr>
              <w:lastRenderedPageBreak/>
              <w:t>Les données des ventes consolidées font état d’une demande quotidienne de 1'750 unités. La capacité productive totale est de 5'000 articles quotidien.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Default="00F07D27" w:rsidP="005E4253">
      <w:pPr>
        <w:pStyle w:val="tbtitre4"/>
      </w:pPr>
      <w:bookmarkStart w:id="367" w:name="_Toc454297946"/>
      <w:bookmarkStart w:id="368" w:name="_Toc455044929"/>
      <w:proofErr w:type="spellStart"/>
      <w:r>
        <w:t>Effectuer</w:t>
      </w:r>
      <w:proofErr w:type="spellEnd"/>
      <w:r>
        <w:t xml:space="preserve"> les </w:t>
      </w:r>
      <w:proofErr w:type="spellStart"/>
      <w:r>
        <w:t>prévisions</w:t>
      </w:r>
      <w:proofErr w:type="spellEnd"/>
      <w:r w:rsidR="005E4253">
        <w:t xml:space="preserve"> PL01</w:t>
      </w:r>
      <w:bookmarkEnd w:id="367"/>
      <w:bookmarkEnd w:id="368"/>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7777777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 dans à l’état de devis.</w:t>
            </w:r>
          </w:p>
          <w:p w14:paraId="700B3024" w14:textId="46C20932"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Default="00F07D27" w:rsidP="0038204C">
      <w:pPr>
        <w:pStyle w:val="tbtitre4"/>
      </w:pPr>
      <w:bookmarkStart w:id="369" w:name="_Toc454297947"/>
      <w:bookmarkStart w:id="370" w:name="_Toc45504493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369"/>
      <w:bookmarkEnd w:id="370"/>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8"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1" w:name="_Toc454297948"/>
      <w:bookmarkStart w:id="372" w:name="_Toc455044931"/>
      <w:r>
        <w:t>Autres indications</w:t>
      </w:r>
      <w:bookmarkEnd w:id="371"/>
      <w:bookmarkEnd w:id="372"/>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9"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73" w:name="_Toc454297949"/>
      <w:bookmarkStart w:id="374" w:name="_Toc455044932"/>
      <w:r>
        <w:t>Approvisionnement</w:t>
      </w:r>
      <w:bookmarkEnd w:id="373"/>
      <w:bookmarkEnd w:id="374"/>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5" w:name="_Toc454297950"/>
      <w:bookmarkStart w:id="376" w:name="_Toc45504493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375"/>
      <w:bookmarkEnd w:id="376"/>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proofErr w:type="gramStart"/>
            <w:r>
              <w:rPr>
                <w:b/>
                <w:sz w:val="21"/>
              </w:rPr>
              <w:t>Mise en</w:t>
            </w:r>
            <w:proofErr w:type="gramEnd"/>
            <w:r>
              <w:rPr>
                <w:b/>
                <w:sz w:val="21"/>
              </w:rPr>
              <w:t xml:space="preserve"> garde :</w:t>
            </w:r>
          </w:p>
          <w:p w14:paraId="00E2D2CB" w14:textId="77777777" w:rsidR="009D6CE7" w:rsidRDefault="009D6CE7" w:rsidP="009D6CE7">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7" w:name="_Toc454297951"/>
      <w:bookmarkStart w:id="378" w:name="_Toc45504493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377"/>
      <w:bookmarkEnd w:id="378"/>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79" w:name="_Toc454297952"/>
            <w:bookmarkStart w:id="380" w:name="_Toc455044935"/>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Default="00A64F1E" w:rsidP="00AB65A5">
      <w:pPr>
        <w:pStyle w:val="tbtitre4"/>
      </w:pPr>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379"/>
      <w:bookmarkEnd w:id="380"/>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361DACCD" w:rsidR="00D66B07" w:rsidRPr="001D2AFE" w:rsidRDefault="00D66B07" w:rsidP="00C348E9">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1" w:name="_Toc454297953"/>
      <w:bookmarkStart w:id="382" w:name="_Toc45504493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381"/>
      <w:bookmarkEnd w:id="382"/>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0E2B2A6E" w:rsidR="00133D4C" w:rsidRDefault="00133D4C" w:rsidP="00133D4C">
      <w:pPr>
        <w:pStyle w:val="tbnormal"/>
      </w:pPr>
      <w:r>
        <w:t>Une fois qu’il est validé, ce paiement impact</w:t>
      </w:r>
      <w:r w:rsidR="00E57064">
        <w:t>e</w:t>
      </w:r>
      <w:bookmarkStart w:id="383" w:name="_GoBack"/>
      <w:bookmarkEnd w:id="383"/>
      <w:r>
        <w:t xml:space="preserve">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w:t>
      </w:r>
      <w:r w:rsidR="00780666" w:rsidRPr="00E57064">
        <w:rPr>
          <w:highlight w:val="yellow"/>
        </w:rPr>
        <w:t>on</w:t>
      </w:r>
      <w:r w:rsidR="00780666">
        <w:t xml:space="preserve"> regarde de plus près les deux éléments importants de la comptabilité, le bilan et le compte de pertes et profits, </w:t>
      </w:r>
      <w:r w:rsidR="00780666" w:rsidRPr="00E57064">
        <w:rPr>
          <w:highlight w:val="yellow"/>
        </w:rPr>
        <w:t>on</w:t>
      </w:r>
      <w:r w:rsidR="00780666">
        <w:t xml:space="preserve">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4" w:name="_Toc454297954"/>
      <w:bookmarkStart w:id="385" w:name="_Toc455044937"/>
      <w:r>
        <w:t>Production</w:t>
      </w:r>
      <w:bookmarkEnd w:id="384"/>
      <w:bookmarkEnd w:id="385"/>
    </w:p>
    <w:p w14:paraId="1C08336F" w14:textId="01E41EA9" w:rsidR="002631AE" w:rsidRDefault="009E2E02" w:rsidP="002631AE">
      <w:pPr>
        <w:pStyle w:val="tbnormal"/>
      </w:pPr>
      <w:r>
        <w:t>Une fois que l’achat des matières premières est effectuée et qu’elles sont disponible</w:t>
      </w:r>
      <w:r w:rsidR="00E57064">
        <w:t>s</w:t>
      </w:r>
      <w:r>
        <w:t xml:space="preserve"> en stock, la production peut débuter. Si l’</w:t>
      </w:r>
      <w:r w:rsidRPr="00E57064">
        <w:rPr>
          <w:highlight w:val="yellow"/>
        </w:rPr>
        <w:t>on</w:t>
      </w:r>
      <w:r>
        <w:t xml:space="preserve">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Default="009F7894" w:rsidP="009E2E02">
      <w:pPr>
        <w:pStyle w:val="tbtitre4"/>
      </w:pPr>
      <w:bookmarkStart w:id="386" w:name="_Toc454297955"/>
      <w:bookmarkStart w:id="387" w:name="_Toc45504493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386"/>
      <w:bookmarkEnd w:id="387"/>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388" w:name="_Toc454297956"/>
      <w:bookmarkStart w:id="389" w:name="_Toc455044939"/>
      <w:proofErr w:type="spellStart"/>
      <w:r>
        <w:t>Confirmer</w:t>
      </w:r>
      <w:proofErr w:type="spellEnd"/>
      <w:r>
        <w:t xml:space="preserve"> la </w:t>
      </w:r>
      <w:proofErr w:type="spellStart"/>
      <w:r>
        <w:t>production</w:t>
      </w:r>
      <w:proofErr w:type="spellEnd"/>
      <w:r w:rsidR="009E2E02">
        <w:t xml:space="preserve"> MA02</w:t>
      </w:r>
      <w:bookmarkEnd w:id="388"/>
      <w:bookmarkEnd w:id="38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rsidRPr="00A363DC">
        <w:rPr>
          <w:highlight w:val="yellow"/>
        </w:rPr>
        <w:t>On</w:t>
      </w:r>
      <w:r>
        <w:t xml:space="preserve">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390" w:name="_Toc454297957"/>
      <w:bookmarkStart w:id="391" w:name="_Toc455044940"/>
      <w:r>
        <w:t>Vente</w:t>
      </w:r>
      <w:bookmarkEnd w:id="390"/>
      <w:bookmarkEnd w:id="391"/>
    </w:p>
    <w:p w14:paraId="54990E94" w14:textId="34747F38" w:rsidR="006F7482" w:rsidRDefault="00CE7BD1" w:rsidP="006F7482">
      <w:pPr>
        <w:pStyle w:val="tbnormal"/>
      </w:pPr>
      <w:r w:rsidRPr="00A363DC">
        <w:rPr>
          <w:highlight w:val="yellow"/>
        </w:rPr>
        <w:t xml:space="preserve">Les produits commercialisés </w:t>
      </w:r>
      <w:r w:rsidR="00906257" w:rsidRPr="00A363DC">
        <w:rPr>
          <w:highlight w:val="yellow"/>
        </w:rPr>
        <w:t>disponibles en stock, les forces de vente peuvent débuter à prospecter auprès de leurs clients.</w:t>
      </w:r>
    </w:p>
    <w:p w14:paraId="5AEC4088" w14:textId="45E42811" w:rsidR="00906257" w:rsidRDefault="00A64F1E" w:rsidP="00906257">
      <w:pPr>
        <w:pStyle w:val="tbtitre4"/>
      </w:pPr>
      <w:bookmarkStart w:id="392" w:name="_Toc454297958"/>
      <w:bookmarkStart w:id="393" w:name="_Toc45504494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392"/>
      <w:bookmarkEnd w:id="39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4" w:name="_Toc454297959"/>
      <w:bookmarkStart w:id="395" w:name="_Toc45504494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394"/>
      <w:bookmarkEnd w:id="39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7777777" w:rsidR="00D633CC" w:rsidRDefault="00D633CC" w:rsidP="00D633CC">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rsidRPr="00A363DC">
        <w:rPr>
          <w:highlight w:val="yellow"/>
        </w:rPr>
        <w:t>On</w:t>
      </w:r>
      <w:r>
        <w:t xml:space="preserve">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w:t>
      </w:r>
      <w:r w:rsidR="00052C91" w:rsidRPr="00A363DC">
        <w:rPr>
          <w:highlight w:val="yellow"/>
        </w:rPr>
        <w:t>on</w:t>
      </w:r>
      <w:r w:rsidR="00052C91">
        <w:t xml:space="preserve"> se rend dans les mouvements de stock, application Inventory / Reports / Stock Moves, </w:t>
      </w:r>
      <w:r w:rsidR="00052C91" w:rsidRPr="00A363DC">
        <w:rPr>
          <w:highlight w:val="yellow"/>
        </w:rPr>
        <w:t>on</w:t>
      </w:r>
      <w:r w:rsidR="00052C91">
        <w:t xml:space="preserve">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6" w:name="_Toc454297960"/>
      <w:bookmarkStart w:id="397" w:name="_Toc455044943"/>
      <w:proofErr w:type="spellStart"/>
      <w:r>
        <w:t>Expédier</w:t>
      </w:r>
      <w:proofErr w:type="spellEnd"/>
      <w:r>
        <w:t xml:space="preserve"> la </w:t>
      </w:r>
      <w:proofErr w:type="spellStart"/>
      <w:r>
        <w:t>marchandise</w:t>
      </w:r>
      <w:proofErr w:type="spellEnd"/>
      <w:r w:rsidR="00906257">
        <w:t xml:space="preserve"> SA02</w:t>
      </w:r>
      <w:bookmarkEnd w:id="396"/>
      <w:bookmarkEnd w:id="39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w:t>
      </w:r>
      <w:r w:rsidRPr="00CA100E">
        <w:rPr>
          <w:highlight w:val="yellow"/>
        </w:rPr>
        <w:t>on</w:t>
      </w:r>
      <w:r>
        <w:t xml:space="preserve">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3FBDE612" w:rsidR="00D633CC" w:rsidRPr="001D2AFE" w:rsidRDefault="00D633CC" w:rsidP="00C348E9">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Si l’</w:t>
            </w:r>
            <w:r w:rsidRPr="00CA100E">
              <w:rPr>
                <w:sz w:val="21"/>
                <w:highlight w:val="yellow"/>
              </w:rPr>
              <w:t>on</w:t>
            </w:r>
            <w:r>
              <w:rPr>
                <w:sz w:val="21"/>
              </w:rPr>
              <w:t xml:space="preserve"> inspecte cette ligne, </w:t>
            </w:r>
            <w:r w:rsidRPr="00CA100E">
              <w:rPr>
                <w:sz w:val="21"/>
                <w:highlight w:val="yellow"/>
              </w:rPr>
              <w:t>on</w:t>
            </w:r>
            <w:r>
              <w:rPr>
                <w:sz w:val="21"/>
              </w:rPr>
              <w:t xml:space="preserve">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Default="0065178A" w:rsidP="00906257">
      <w:pPr>
        <w:pStyle w:val="tbtitre4"/>
      </w:pPr>
      <w:bookmarkStart w:id="398" w:name="_Toc454297961"/>
      <w:bookmarkStart w:id="399" w:name="_Toc455044944"/>
      <w:proofErr w:type="spellStart"/>
      <w:r>
        <w:t>Facturer</w:t>
      </w:r>
      <w:proofErr w:type="spellEnd"/>
      <w:r>
        <w:t xml:space="preserve"> le </w:t>
      </w:r>
      <w:proofErr w:type="spellStart"/>
      <w:r>
        <w:t>client</w:t>
      </w:r>
      <w:proofErr w:type="spellEnd"/>
      <w:r w:rsidR="00906257">
        <w:t xml:space="preserve"> SA03</w:t>
      </w:r>
      <w:bookmarkEnd w:id="398"/>
      <w:bookmarkEnd w:id="399"/>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w:t>
      </w:r>
      <w:r w:rsidR="00CA100E">
        <w:t>l appuyer sur le bouton qui créé</w:t>
      </w:r>
      <w:r>
        <w:t xml:space="preserv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00" w:name="_Toc454297962"/>
      <w:bookmarkStart w:id="401" w:name="_Toc45504494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00"/>
      <w:bookmarkEnd w:id="4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2" w:name="_Toc455044946"/>
      <w:bookmarkStart w:id="403" w:name="_Toc454297964"/>
      <w:bookmarkStart w:id="404" w:name="_Toc454297963"/>
      <w:r>
        <w:lastRenderedPageBreak/>
        <w:t>Limites et recommandations</w:t>
      </w:r>
      <w:bookmarkEnd w:id="402"/>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5" w:name="_Toc454297967"/>
      <w:bookmarkEnd w:id="403"/>
      <w:bookmarkEnd w:id="404"/>
    </w:p>
    <w:p w14:paraId="43EFB0A1" w14:textId="08E9871C" w:rsidR="00B82D65" w:rsidRDefault="00A849F9" w:rsidP="00F603A7">
      <w:pPr>
        <w:pStyle w:val="tbtitre1"/>
      </w:pPr>
      <w:bookmarkStart w:id="406" w:name="_Toc455044947"/>
      <w:r>
        <w:t>[</w:t>
      </w:r>
      <w:proofErr w:type="gramStart"/>
      <w:r>
        <w:t>new</w:t>
      </w:r>
      <w:proofErr w:type="gramEnd"/>
      <w:r>
        <w:t xml:space="preserve">] </w:t>
      </w:r>
      <w:r w:rsidR="00B82D65">
        <w:t>Conclusion</w:t>
      </w:r>
      <w:bookmarkEnd w:id="40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7" w:name="_Toc455044948"/>
      <w:r>
        <w:t>Retour d’expérience</w:t>
      </w:r>
      <w:bookmarkEnd w:id="40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51473EA9" w14:textId="45AC51AE" w:rsidR="00035621" w:rsidRDefault="00035621" w:rsidP="00035621">
      <w:pPr>
        <w:pStyle w:val="tbnormal"/>
      </w:pPr>
      <w:r>
        <w:t>Le simulateur OdooSIM en version proof of concept</w:t>
      </w:r>
      <w:r w:rsidR="00CA100E">
        <w:t xml:space="preserve"> est développé et fonctionnel. I</w:t>
      </w:r>
      <w:r>
        <w:t>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19C7905F" w14:textId="2A100565" w:rsidR="00664D95" w:rsidRDefault="00664D95" w:rsidP="004747AF">
      <w:pPr>
        <w:pStyle w:val="tbtitre2"/>
      </w:pPr>
      <w:bookmarkStart w:id="408" w:name="_Toc455044949"/>
      <w:r>
        <w:t>Limites</w:t>
      </w:r>
      <w:bookmarkEnd w:id="40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9" w:name="_Toc455044950"/>
      <w:r>
        <w:t>Accès SaaS</w:t>
      </w:r>
      <w:bookmarkEnd w:id="409"/>
    </w:p>
    <w:p w14:paraId="0AA40CE7" w14:textId="2EDCB88E" w:rsidR="00341F3C" w:rsidRDefault="00341F3C" w:rsidP="00B5259F">
      <w:pPr>
        <w:pStyle w:val="tbnormal"/>
      </w:pPr>
      <w:r>
        <w:t xml:space="preserve">Il est démontré que cette méthode d’accès n’est pas la meilleure possible dans l’utilisation qui est faite de la solution. Le fait que les bases de données ne peuvent être gérées par programmation impose trop de travail répétitif au </w:t>
      </w:r>
      <w:r>
        <w:lastRenderedPageBreak/>
        <w:t>corps professoral. De plus, comme toutes activités répétitives, le taux d’erreurs est trop important.</w:t>
      </w:r>
    </w:p>
    <w:p w14:paraId="3DFC6D3C" w14:textId="442B3097" w:rsidR="00CC7A07" w:rsidRDefault="00CC7A07" w:rsidP="00B5259F">
      <w:pPr>
        <w:pStyle w:val="tbnormal"/>
      </w:pPr>
      <w:r>
        <w:t xml:space="preserve">De plus, ce mode de consommation ne permet pas de disposer d’environnement d’intégration. En effet, le simulateur possède beaucoup de portion de code dont le </w:t>
      </w:r>
      <w:proofErr w:type="spellStart"/>
      <w:r>
        <w:t>mapping</w:t>
      </w:r>
      <w:proofErr w:type="spellEnd"/>
      <w:r>
        <w:t xml:space="preserve">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0" w:name="_Toc455044951"/>
      <w:r>
        <w:t>Web Service API</w:t>
      </w:r>
      <w:bookmarkEnd w:id="410"/>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11" w:name="_Toc455044952"/>
      <w:r>
        <w:t>Performances</w:t>
      </w:r>
      <w:bookmarkEnd w:id="411"/>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6C1AC327" w:rsidR="00F603A7" w:rsidRDefault="005703A4" w:rsidP="004747AF">
      <w:pPr>
        <w:pStyle w:val="tbtitre2"/>
      </w:pPr>
      <w:bookmarkStart w:id="412" w:name="_Toc455044953"/>
      <w:r>
        <w:t>[</w:t>
      </w:r>
      <w:proofErr w:type="gramStart"/>
      <w:r>
        <w:t>new</w:t>
      </w:r>
      <w:proofErr w:type="gramEnd"/>
      <w:r>
        <w:t xml:space="preserve">] </w:t>
      </w:r>
      <w:r w:rsidR="00F603A7">
        <w:t>Recommandations</w:t>
      </w:r>
      <w:bookmarkEnd w:id="405"/>
      <w:bookmarkEnd w:id="412"/>
    </w:p>
    <w:p w14:paraId="43ABC19E" w14:textId="7F67EA99" w:rsidR="00BA1CDF" w:rsidRPr="00BA1CDF" w:rsidRDefault="00BA1CDF" w:rsidP="00BA1CDF">
      <w:pPr>
        <w:pStyle w:val="tbnormal"/>
      </w:pPr>
      <w:r>
        <w:t>Ces recommandations d’ordre général sont ici en tant que complément à toutes celles qui se trouve</w:t>
      </w:r>
      <w:r w:rsidR="000C7E46">
        <w:t>nt</w:t>
      </w:r>
      <w:r>
        <w:t xml:space="preserve"> dans les chapitres de cet ouvrage.</w:t>
      </w:r>
      <w:r w:rsidR="00911CC0">
        <w:t xml:space="preserve"> Par cons</w:t>
      </w:r>
      <w:r w:rsidR="003802CB">
        <w:t>équent, il convient de les lire</w:t>
      </w:r>
      <w:r w:rsidR="00911CC0">
        <w:t xml:space="preserve"> en tant qu’apport à toutes celles qui peuvent déjà être lues auparavant.</w:t>
      </w:r>
    </w:p>
    <w:p w14:paraId="6564976C" w14:textId="2B0D349A" w:rsidR="00F603A7" w:rsidRDefault="00B5259F" w:rsidP="004747AF">
      <w:pPr>
        <w:pStyle w:val="tbtitre3"/>
      </w:pPr>
      <w:bookmarkStart w:id="413" w:name="_Toc455044954"/>
      <w:r>
        <w:t>Accès au service Odoo</w:t>
      </w:r>
      <w:bookmarkEnd w:id="413"/>
    </w:p>
    <w:p w14:paraId="66D53B11" w14:textId="4FE67425" w:rsidR="007C1FB4" w:rsidRDefault="007C1FB4" w:rsidP="00F603A7">
      <w:pPr>
        <w:pStyle w:val="tbnormal"/>
      </w:pPr>
      <w:r>
        <w:t xml:space="preserve">Il est recommandé d’héberger personnellement la solution </w:t>
      </w:r>
      <w:r w:rsidRPr="002F597E">
        <w:rPr>
          <w:b/>
        </w:rPr>
        <w:t xml:space="preserve">Odoo </w:t>
      </w:r>
      <w:proofErr w:type="spellStart"/>
      <w:r w:rsidRPr="002F597E">
        <w:rPr>
          <w:b/>
        </w:rPr>
        <w:t>Community</w:t>
      </w:r>
      <w:proofErr w:type="spellEnd"/>
      <w:r>
        <w:t xml:space="preserve"> pour les besoins d’OdooSIM. De ce fait, l’accès au service se fait en mode </w:t>
      </w:r>
      <w:r w:rsidRPr="00CA5D4D">
        <w:rPr>
          <w:b/>
        </w:rPr>
        <w:t>On-</w:t>
      </w:r>
      <w:proofErr w:type="spellStart"/>
      <w:r w:rsidRPr="00CA5D4D">
        <w:rPr>
          <w:b/>
        </w:rPr>
        <w:t>premise</w:t>
      </w:r>
      <w:proofErr w:type="spellEnd"/>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proofErr w:type="spellStart"/>
      <w:r w:rsidRPr="00CA5D4D">
        <w:rPr>
          <w:b/>
        </w:rPr>
        <w:t>Community</w:t>
      </w:r>
      <w:proofErr w:type="spellEnd"/>
      <w:r>
        <w:t xml:space="preserve"> sur un réseau local, la capacité du serveur qui hébergeait Odoo au moment des tests ne peut </w:t>
      </w:r>
      <w:r w:rsidR="00CA5D4D">
        <w:t>qu’être</w:t>
      </w:r>
      <w:r>
        <w:t xml:space="preserve"> tenu responsable des mauvais temps calculés.</w:t>
      </w:r>
    </w:p>
    <w:p w14:paraId="4E87CD7A" w14:textId="21AAD02F"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et corriger les bug éventuels.</w:t>
      </w:r>
    </w:p>
    <w:p w14:paraId="70F7ACFC" w14:textId="3101610F" w:rsidR="00F603A7" w:rsidRPr="00F603A7" w:rsidRDefault="004818D8" w:rsidP="004818D8">
      <w:pPr>
        <w:pStyle w:val="tbnormal"/>
      </w:pPr>
      <w:r>
        <w:t>De plus, des essais ont été fait</w:t>
      </w:r>
      <w:r w:rsidR="000C7E46">
        <w:t>s</w:t>
      </w:r>
      <w:r>
        <w:t xml:space="preserve"> sur cette version d’Odoo et les principaux processus dont a besoin Brewery &amp; Co sont intégralement gérés.</w:t>
      </w:r>
    </w:p>
    <w:p w14:paraId="2550CC3D" w14:textId="211FEC1F" w:rsidR="00F603A7" w:rsidRDefault="00B5259F" w:rsidP="004747AF">
      <w:pPr>
        <w:pStyle w:val="tbtitre3"/>
      </w:pPr>
      <w:bookmarkStart w:id="414" w:name="_Toc455044955"/>
      <w:r>
        <w:lastRenderedPageBreak/>
        <w:t>Performances</w:t>
      </w:r>
      <w:bookmarkEnd w:id="414"/>
    </w:p>
    <w:p w14:paraId="2E2B045F" w14:textId="77A044A9" w:rsidR="00F603A7" w:rsidRDefault="000C7E46" w:rsidP="00F603A7">
      <w:pPr>
        <w:pStyle w:val="tbnormal"/>
      </w:pPr>
      <w:r>
        <w:t xml:space="preserve">L’utilisation </w:t>
      </w:r>
      <w:r w:rsidR="004B1325">
        <w:t>faite de l’API dans le cadre d’OdooSIM ne semble pas correspondre avec la raison d’être de ce servic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66239DC1"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Pour que cela soit réalisable, il faut garder une base de données par équipe. En effet, cette recommandation repose sur l’hypothèse que les appels à l’API sont bloquants.</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 xml:space="preserve">Odoo </w:t>
      </w:r>
      <w:proofErr w:type="spellStart"/>
      <w:r w:rsidR="00A6697E" w:rsidRPr="00017E4E">
        <w:rPr>
          <w:b/>
        </w:rPr>
        <w:t>Community</w:t>
      </w:r>
      <w:proofErr w:type="spellEnd"/>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grâce à des conditions logiques telles qu’elles existent dans tous langages informatiques.</w:t>
      </w:r>
    </w:p>
    <w:p w14:paraId="6451B999" w14:textId="5D78EE67"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Pr="00486EB4">
        <w:rPr>
          <w:highlight w:val="yellow"/>
        </w:rPr>
        <w:t xml:space="preserve">De </w:t>
      </w:r>
      <w:r w:rsidR="00486EB4" w:rsidRPr="00486EB4">
        <w:rPr>
          <w:highlight w:val="yellow"/>
        </w:rPr>
        <w:t xml:space="preserve">ce fait, les responsabilités qui </w:t>
      </w:r>
      <w:r w:rsidRPr="00486EB4">
        <w:rPr>
          <w:highlight w:val="yellow"/>
        </w:rPr>
        <w:t>incombent au simulateur sont drastiquement réduite</w:t>
      </w:r>
      <w:r w:rsidR="00486EB4" w:rsidRPr="00486EB4">
        <w:rPr>
          <w:highlight w:val="yellow"/>
        </w:rPr>
        <w:t>s</w:t>
      </w:r>
      <w:r w:rsidRPr="00486EB4">
        <w:rPr>
          <w:highlight w:val="yellow"/>
        </w:rPr>
        <w:t xml:space="preserve"> à appeler des instanciations de workflows côté serveur</w:t>
      </w:r>
      <w:r w:rsidR="00486EB4">
        <w:t xml:space="preserve"> </w:t>
      </w:r>
      <w:r w:rsidR="00486EB4" w:rsidRPr="00486EB4">
        <w:rPr>
          <w:highlight w:val="yellow"/>
        </w:rPr>
        <w:t>PAS FRANÇAIS TA PHRASE</w:t>
      </w:r>
      <w:r>
        <w:t>.</w:t>
      </w:r>
      <w:r w:rsidR="00FC6AC1">
        <w:t xml:space="preserve"> </w:t>
      </w:r>
      <w:r w:rsidR="00FC6AC1" w:rsidRPr="000C7E46">
        <w:rPr>
          <w:highlight w:val="yellow"/>
        </w:rPr>
        <w:t>Lesquels s’exécute</w:t>
      </w:r>
      <w:r w:rsidR="00486EB4" w:rsidRPr="000C7E46">
        <w:rPr>
          <w:highlight w:val="yellow"/>
        </w:rPr>
        <w:t>nt</w:t>
      </w:r>
      <w:r w:rsidR="00FC6AC1" w:rsidRPr="000C7E46">
        <w:rPr>
          <w:highlight w:val="yellow"/>
        </w:rPr>
        <w:t xml:space="preserve"> uniquement sur le serveur et de ce fait ne sont pas impactés par les temps d’attentes liés aux problématiques physiques de localisation et de communi</w:t>
      </w:r>
      <w:r w:rsidR="001E4B9D" w:rsidRPr="000C7E46">
        <w:rPr>
          <w:highlight w:val="yellow"/>
        </w:rPr>
        <w:t>cation sur le support Internet comme cela est le cas pour les appels RPC.</w:t>
      </w:r>
      <w:r w:rsidR="001E4B9D">
        <w:t xml:space="preserve"> </w:t>
      </w:r>
      <w:r w:rsidR="006A18C3">
        <w:t>D</w:t>
      </w:r>
      <w:r w:rsidR="000C7E46">
        <w:t>ans ce mode de fonctionnement</w:t>
      </w:r>
      <w:r w:rsidR="006A18C3">
        <w:t xml:space="preserve">, le simulateur ne fait que d’appeler de créer les objets puis </w:t>
      </w:r>
      <w:proofErr w:type="gramStart"/>
      <w:r w:rsidR="006A18C3">
        <w:t>le workflows associé</w:t>
      </w:r>
      <w:proofErr w:type="gramEnd"/>
      <w:r w:rsidR="006A18C3">
        <w:t xml:space="preserve"> s’</w:t>
      </w:r>
      <w:r w:rsidR="000C7E46">
        <w:t>exécute</w:t>
      </w:r>
      <w:r w:rsidR="006A18C3">
        <w:t xml:space="preserve"> côté serveur :</w:t>
      </w:r>
    </w:p>
    <w:p w14:paraId="70805741" w14:textId="507F128C" w:rsidR="00FC6AC1" w:rsidRDefault="00FC6AC1" w:rsidP="00D712B1">
      <w:pPr>
        <w:pStyle w:val="tbnormal"/>
      </w:pPr>
      <w:r>
        <w:rPr>
          <w:noProof/>
          <w:lang w:val="fr-FR" w:eastAsia="fr-FR"/>
        </w:rPr>
        <w:lastRenderedPageBreak/>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1C5ED835" w14:textId="67CB9B2E" w:rsidR="006A18C3" w:rsidRDefault="006A18C3" w:rsidP="00D712B1">
      <w:pPr>
        <w:pStyle w:val="tbnormal"/>
      </w:pPr>
      <w:r>
        <w:t>Dans Odoo, les work</w:t>
      </w:r>
      <w:r w:rsidR="00486EB4">
        <w:t>f</w:t>
      </w:r>
      <w:r>
        <w:t>lows sont accessible</w:t>
      </w:r>
      <w:r w:rsidR="00486EB4">
        <w:t>s</w:t>
      </w:r>
      <w:r>
        <w:t xml:space="preserve"> grâce au mode développeur actif. Le workflow associé à l’objet </w:t>
      </w:r>
      <w:proofErr w:type="spellStart"/>
      <w:proofErr w:type="gramStart"/>
      <w:r>
        <w:t>mrp.product</w:t>
      </w:r>
      <w:proofErr w:type="spellEnd"/>
      <w:proofErr w:type="gramEnd"/>
      <w:r>
        <w:t>, qui représente les ordres de fabrication</w:t>
      </w:r>
      <w:r w:rsidR="00486EB4">
        <w:t xml:space="preserve"> présenté de la manière suivante</w:t>
      </w:r>
      <w:r>
        <w:t> :</w:t>
      </w:r>
    </w:p>
    <w:p w14:paraId="56833EE1" w14:textId="7BF7714F" w:rsidR="006A18C3" w:rsidRDefault="006A18C3" w:rsidP="00D712B1">
      <w:pPr>
        <w:pStyle w:val="tbnormal"/>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42">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p>
    <w:p w14:paraId="7E6B9C24" w14:textId="7902F6F1" w:rsidR="006A18C3"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la condition de passage d’un nœud à l’autre. En ouvrant le détail du nœud </w:t>
      </w:r>
      <w:proofErr w:type="spellStart"/>
      <w:r w:rsidRPr="006A18C3">
        <w:rPr>
          <w:b/>
        </w:rPr>
        <w:t>in_production</w:t>
      </w:r>
      <w:proofErr w:type="spellEnd"/>
      <w:r>
        <w:t>, les propriétés et les transitions IN/OUT sont visualisables :</w:t>
      </w:r>
    </w:p>
    <w:p w14:paraId="4BF80371" w14:textId="37FBF6A5" w:rsidR="006A18C3" w:rsidRDefault="006A18C3" w:rsidP="00D712B1">
      <w:pPr>
        <w:pStyle w:val="tbnormal"/>
      </w:pPr>
      <w:r>
        <w:rPr>
          <w:noProof/>
          <w:lang w:val="fr-FR" w:eastAsia="fr-FR"/>
        </w:rPr>
        <w:lastRenderedPageBreak/>
        <w:drawing>
          <wp:inline distT="0" distB="0" distL="0" distR="0" wp14:anchorId="504CD847" wp14:editId="7EB490FB">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7B4AD56E" w14:textId="1EEE052E" w:rsidR="00DF5E82" w:rsidRDefault="001840BD" w:rsidP="00D712B1">
      <w:pPr>
        <w:pStyle w:val="tbnormal"/>
      </w:pPr>
      <w:r>
        <w:t xml:space="preserve">Ce qui en résulte est qu’il est tout à fait possible de modifier le comportement d’Odoo. Par exemple, pour soulager le simulateur, il peut être utile de créer un workflow qui lors de la création de l’objet </w:t>
      </w:r>
      <w:proofErr w:type="spellStart"/>
      <w:proofErr w:type="gramStart"/>
      <w:r>
        <w:t>sale.order</w:t>
      </w:r>
      <w:proofErr w:type="spellEnd"/>
      <w:proofErr w:type="gramEnd"/>
      <w:r>
        <w:t xml:space="preserve">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2C49862F" w:rsidR="00FC6AC1" w:rsidRDefault="00FC6AC1" w:rsidP="00D712B1">
      <w:pPr>
        <w:pStyle w:val="tbnormal"/>
      </w:pPr>
      <w:r>
        <w:t>Dans cette nouvelle version d’Odoo Online, les seuls workflows restant</w:t>
      </w:r>
      <w:r w:rsidR="00486EB4">
        <w:t>s</w:t>
      </w:r>
      <w:r>
        <w:t xml:space="preserve"> sont ceux liés aux modèles </w:t>
      </w:r>
      <w:proofErr w:type="spellStart"/>
      <w:proofErr w:type="gramStart"/>
      <w:r w:rsidRPr="00FC6AC1">
        <w:rPr>
          <w:b/>
        </w:rPr>
        <w:t>mrp.product</w:t>
      </w:r>
      <w:proofErr w:type="spellEnd"/>
      <w:proofErr w:type="gramEnd"/>
      <w:r>
        <w:t xml:space="preserve"> et </w:t>
      </w:r>
      <w:proofErr w:type="spellStart"/>
      <w:r w:rsidRPr="00FC6AC1">
        <w:rPr>
          <w:b/>
        </w:rPr>
        <w:t>account.invoice</w:t>
      </w:r>
      <w:proofErr w:type="spellEnd"/>
      <w:r>
        <w:t>. Il est recommandé de ce basé sur ces derniers pour développer ceux nécessaires à OdooSIM.</w:t>
      </w:r>
    </w:p>
    <w:p w14:paraId="65A6BEEC" w14:textId="54CA8AFB" w:rsidR="005703A4" w:rsidRDefault="005703A4" w:rsidP="00B20459">
      <w:pPr>
        <w:pStyle w:val="tbtitre3"/>
      </w:pPr>
      <w:r>
        <w:t>Gestion des dates virtuelles</w:t>
      </w:r>
    </w:p>
    <w:p w14:paraId="48F75D7E" w14:textId="5CCA6049"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ilisable. L’</w:t>
      </w:r>
      <w:r w:rsidR="00D10F0D">
        <w:t xml:space="preserve">une des seules manières de se sortir de cette </w:t>
      </w:r>
      <w:r w:rsidR="00D10F0D">
        <w:lastRenderedPageBreak/>
        <w:t>problématique est de créer un middleware sur le serveur Odoo qui permette de modifier l’horloge interne de ce dernier au fur et à mesure que les jours se déroulent.</w:t>
      </w:r>
      <w:r w:rsidR="00DB1AF7">
        <w:br w:type="page"/>
      </w:r>
    </w:p>
    <w:p w14:paraId="0BE8E3B9" w14:textId="0F67322E" w:rsidR="008C2996" w:rsidRDefault="003F0820" w:rsidP="008C2996">
      <w:pPr>
        <w:pStyle w:val="tbtitre2"/>
      </w:pPr>
      <w:bookmarkStart w:id="415" w:name="_Toc455044956"/>
      <w:r>
        <w:lastRenderedPageBreak/>
        <w:t>Postface</w:t>
      </w:r>
      <w:r w:rsidR="008C2996">
        <w:t xml:space="preserve"> personnelle</w:t>
      </w:r>
      <w:bookmarkEnd w:id="415"/>
    </w:p>
    <w:p w14:paraId="18D00955" w14:textId="21CAC7B6"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sûrement pas sélectionné d’une manière intentionnelle car il me semblait trop abstrait. Mais afin de rebondir sur ma première affirmation, je ne regrette en rien d’être tombé sur celui-ci.</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0D234CE0" w:rsidR="007A49FE" w:rsidRDefault="007A49FE" w:rsidP="00922B82">
      <w:pPr>
        <w:pStyle w:val="tbnormal"/>
      </w:pPr>
      <w:r>
        <w:t xml:space="preserve">En term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 xml:space="preserve">pousser mes limites. Mon directeur de travail, Boris </w:t>
      </w:r>
      <w:proofErr w:type="spellStart"/>
      <w:r>
        <w:t>Fritscher</w:t>
      </w:r>
      <w:proofErr w:type="spellEnd"/>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DB1AF7">
        <w:t>personn</w:t>
      </w:r>
      <w:r w:rsidR="00DB1AF7" w:rsidRPr="00C348E9">
        <w:rPr>
          <w:highlight w:val="yellow"/>
        </w:rPr>
        <w:t>e</w:t>
      </w:r>
      <w:r w:rsidR="005A73D2" w:rsidRPr="00C348E9">
        <w:rPr>
          <w:highlight w:val="yellow"/>
        </w:rPr>
        <w:t xml:space="preserve"> qui se verra </w:t>
      </w:r>
      <w:r w:rsidR="00DB1AF7" w:rsidRPr="00C348E9">
        <w:rPr>
          <w:highlight w:val="yellow"/>
        </w:rPr>
        <w:t>enrôler</w:t>
      </w:r>
      <w:r w:rsidR="00DB1AF7">
        <w:t xml:space="preserve"> afin de</w:t>
      </w:r>
      <w:r w:rsidR="005A73D2">
        <w:t xml:space="preserve"> faire d’OdooSIM une vrai</w:t>
      </w:r>
      <w:r w:rsidR="00DB1AF7">
        <w:t xml:space="preserve">e solution de jeu sérieux, qui </w:t>
      </w:r>
      <w:r w:rsidR="005A73D2">
        <w:t>peut-être</w:t>
      </w:r>
      <w:r w:rsidR="00DB1AF7">
        <w:t xml:space="preserve"> un jour</w:t>
      </w:r>
      <w:r w:rsidR="005A73D2">
        <w:t>, pourra rivaliser avec ERPSim.</w:t>
      </w:r>
    </w:p>
    <w:p w14:paraId="4AFD9D6E" w14:textId="01472A7F" w:rsidR="005A73D2" w:rsidRDefault="0008042D" w:rsidP="00922B82">
      <w:pPr>
        <w:pStyle w:val="tbnormal"/>
      </w:pPr>
      <w:r>
        <w:t xml:space="preserve">Les points négatifs permettent de tirer des leçons et de ne plus reproduire les erreurs </w:t>
      </w:r>
      <w:r w:rsidR="00CB3BAF">
        <w:t>commises</w:t>
      </w:r>
      <w:r>
        <w:t xml:space="preserve">. Certes, ils sont à éviter mais je ne prétends pas être à un niveau qui me permette de ne pas en faire. Par conséquent, je reviens sur quelques éléments qui selon moi n’ont pas joué </w:t>
      </w:r>
      <w:r w:rsidR="001F747E">
        <w:t>en ma faveur.</w:t>
      </w:r>
      <w:r>
        <w:t xml:space="preserve"> Je pense avoir perdu beaucoup de temps à me questionner sans forcément faire beaucoup d’avance. De nature perfectionniste, le fait d’être plongé dans un environnement que</w:t>
      </w:r>
      <w:r w:rsidR="00486EB4">
        <w:t xml:space="preserve"> je ne connaissais pas </w:t>
      </w:r>
      <w:r>
        <w:t>m</w:t>
      </w:r>
      <w:r w:rsidR="00486EB4">
        <w:t>’</w:t>
      </w:r>
      <w:r>
        <w:t>a beaucoup frei</w:t>
      </w:r>
      <w:r w:rsidR="00486EB4">
        <w:t xml:space="preserve">né. L’exemple le plus marquant est </w:t>
      </w:r>
      <w:r>
        <w:t>celui du scénario. Son développement m’a tellement posé de problème</w:t>
      </w:r>
      <w:r w:rsidR="00486EB4">
        <w:t>s</w:t>
      </w:r>
      <w:r>
        <w:t xml:space="preserve"> tant il y avait des éléments de questions dont je n’</w:t>
      </w:r>
      <w:r w:rsidR="001F747E">
        <w:t>avais pas les réponses.</w:t>
      </w:r>
    </w:p>
    <w:p w14:paraId="58142F20" w14:textId="57D229FD" w:rsidR="00F7671A" w:rsidRDefault="00363690" w:rsidP="00922B82">
      <w:pPr>
        <w:pStyle w:val="tbnormal"/>
      </w:pPr>
      <w:r>
        <w:t>Afin de</w:t>
      </w:r>
      <w:r w:rsidR="00F7671A">
        <w:t xml:space="preserve"> mettre un point d’honneur à cette belle </w:t>
      </w:r>
      <w:r>
        <w:t xml:space="preserve">et exigeante </w:t>
      </w:r>
      <w:r w:rsidR="00F7671A">
        <w:t xml:space="preserve">expérience, je veux citer </w:t>
      </w:r>
      <w:r>
        <w:t>quelque chose</w:t>
      </w:r>
      <w:r w:rsidR="00F7671A">
        <w:t xml:space="preserve"> qui correspond bien à ce que j’ai vécu :</w:t>
      </w:r>
    </w:p>
    <w:p w14:paraId="5E68D699" w14:textId="44557ECB" w:rsidR="00635019" w:rsidRDefault="00486EB4" w:rsidP="00922B82">
      <w:pPr>
        <w:pStyle w:val="tbnormal"/>
        <w:sectPr w:rsidR="00635019" w:rsidSect="00D57FA0">
          <w:pgSz w:w="11906" w:h="16838"/>
          <w:pgMar w:top="1418" w:right="2268" w:bottom="1418" w:left="2268" w:header="709" w:footer="709" w:gutter="0"/>
          <w:cols w:space="708"/>
          <w:titlePg/>
          <w:docGrid w:linePitch="360"/>
        </w:sectPr>
      </w:pPr>
      <w:r>
        <w:rPr>
          <w:i/>
          <w:highlight w:val="yellow"/>
        </w:rPr>
        <w:t>Citation ?</w:t>
      </w:r>
      <w:r w:rsidR="007E293E" w:rsidRPr="00486EB4">
        <w:rPr>
          <w:i/>
          <w:highlight w:val="yellow"/>
        </w:rPr>
        <w:t>« </w:t>
      </w:r>
      <w:r w:rsidR="00363690" w:rsidRPr="00486EB4">
        <w:rPr>
          <w:i/>
          <w:highlight w:val="yellow"/>
        </w:rPr>
        <w:t>L</w:t>
      </w:r>
      <w:r w:rsidR="00F7671A" w:rsidRPr="00486EB4">
        <w:rPr>
          <w:i/>
          <w:highlight w:val="yellow"/>
        </w:rPr>
        <w:t>a perfectio</w:t>
      </w:r>
      <w:r w:rsidR="00363690" w:rsidRPr="00486EB4">
        <w:rPr>
          <w:i/>
          <w:highlight w:val="yellow"/>
        </w:rPr>
        <w:t xml:space="preserve">n </w:t>
      </w:r>
      <w:r w:rsidR="00F7671A" w:rsidRPr="00486EB4">
        <w:rPr>
          <w:i/>
          <w:highlight w:val="yellow"/>
        </w:rPr>
        <w:t>n</w:t>
      </w:r>
      <w:r w:rsidR="00363690" w:rsidRPr="00486EB4">
        <w:rPr>
          <w:i/>
          <w:highlight w:val="yellow"/>
        </w:rPr>
        <w:t>e peut être atteinte du premier coup. C</w:t>
      </w:r>
      <w:r w:rsidR="00F7671A" w:rsidRPr="00486EB4">
        <w:rPr>
          <w:i/>
          <w:highlight w:val="yellow"/>
        </w:rPr>
        <w:t xml:space="preserve">haque chose </w:t>
      </w:r>
      <w:r w:rsidR="00DF0D93" w:rsidRPr="00486EB4">
        <w:rPr>
          <w:i/>
          <w:highlight w:val="yellow"/>
        </w:rPr>
        <w:t>peut être</w:t>
      </w:r>
      <w:r w:rsidR="00F7671A" w:rsidRPr="00486EB4">
        <w:rPr>
          <w:i/>
          <w:highlight w:val="yellow"/>
        </w:rPr>
        <w:t xml:space="preserve"> discutée, repensée et améliorée. Cependant, </w:t>
      </w:r>
      <w:r w:rsidR="007E293E" w:rsidRPr="00486EB4">
        <w:rPr>
          <w:i/>
          <w:highlight w:val="yellow"/>
        </w:rPr>
        <w:t>fixe</w:t>
      </w:r>
      <w:r w:rsidR="00F7671A" w:rsidRPr="00486EB4">
        <w:rPr>
          <w:i/>
          <w:highlight w:val="yellow"/>
        </w:rPr>
        <w:t xml:space="preserve"> des échéances et sois confiant qu’</w:t>
      </w:r>
      <w:r w:rsidR="00BE2FD7" w:rsidRPr="00486EB4">
        <w:rPr>
          <w:i/>
          <w:highlight w:val="yellow"/>
        </w:rPr>
        <w:t xml:space="preserve">en appliquant </w:t>
      </w:r>
      <w:r w:rsidR="00F7671A" w:rsidRPr="00486EB4">
        <w:rPr>
          <w:i/>
          <w:highlight w:val="yellow"/>
        </w:rPr>
        <w:t xml:space="preserve">cette démarche, </w:t>
      </w:r>
      <w:r w:rsidR="00BE2FD7" w:rsidRPr="00486EB4">
        <w:rPr>
          <w:i/>
          <w:highlight w:val="yellow"/>
        </w:rPr>
        <w:t>ton</w:t>
      </w:r>
      <w:r w:rsidR="00F7671A" w:rsidRPr="00486EB4">
        <w:rPr>
          <w:i/>
          <w:highlight w:val="yellow"/>
        </w:rPr>
        <w:t xml:space="preserve"> travail sera toujours de qualité </w:t>
      </w:r>
      <w:r w:rsidR="00BE2FD7" w:rsidRPr="00486EB4">
        <w:rPr>
          <w:i/>
          <w:highlight w:val="yellow"/>
        </w:rPr>
        <w:t xml:space="preserve">supérieur </w:t>
      </w:r>
      <w:r w:rsidR="00F7671A" w:rsidRPr="00486EB4">
        <w:rPr>
          <w:i/>
          <w:highlight w:val="yellow"/>
        </w:rPr>
        <w:t>car sans cesse autocritiqué !</w:t>
      </w:r>
      <w:r w:rsidR="007E293E" w:rsidRPr="00486EB4">
        <w:rPr>
          <w:i/>
          <w:highlight w:val="yellow"/>
        </w:rPr>
        <w:t> »</w:t>
      </w:r>
      <w:r w:rsidR="00922B82" w:rsidRPr="00486EB4">
        <w:rPr>
          <w:highlight w:val="yellow"/>
        </w:rPr>
        <w:t>.</w:t>
      </w:r>
    </w:p>
    <w:p w14:paraId="073A410B" w14:textId="77777777" w:rsidR="00635019" w:rsidRDefault="00635019" w:rsidP="00635019">
      <w:pPr>
        <w:pStyle w:val="tbtitrepartie"/>
        <w:sectPr w:rsidR="00635019" w:rsidSect="00F2693B">
          <w:headerReference w:type="even" r:id="rId145"/>
          <w:headerReference w:type="default" r:id="rId146"/>
          <w:pgSz w:w="11906" w:h="16838"/>
          <w:pgMar w:top="1418" w:right="2268" w:bottom="1418" w:left="2268" w:header="709" w:footer="709" w:gutter="0"/>
          <w:cols w:space="708"/>
          <w:docGrid w:linePitch="360"/>
        </w:sectPr>
      </w:pPr>
      <w:bookmarkStart w:id="416" w:name="_Toc454297972"/>
      <w:bookmarkEnd w:id="96"/>
      <w:r>
        <w:lastRenderedPageBreak/>
        <w:t>Partie</w:t>
      </w:r>
      <w:r>
        <w:br/>
        <w:t>Administrative</w:t>
      </w:r>
      <w:bookmarkEnd w:id="416"/>
    </w:p>
    <w:p w14:paraId="75FCC6AF" w14:textId="46D92B37" w:rsidR="00144A56" w:rsidRDefault="00144A56" w:rsidP="00A816A9">
      <w:pPr>
        <w:pStyle w:val="tbtitre1"/>
      </w:pPr>
      <w:bookmarkStart w:id="417" w:name="_Toc454297973"/>
      <w:r>
        <w:lastRenderedPageBreak/>
        <w:t>Descriptif du module</w:t>
      </w:r>
    </w:p>
    <w:p w14:paraId="7D5F29F2" w14:textId="145BB207" w:rsidR="00144A56" w:rsidRDefault="00144A56" w:rsidP="00A816A9">
      <w:pPr>
        <w:pStyle w:val="tbtitre1"/>
      </w:pPr>
      <w:r>
        <w:t>Descriptif du mandat</w:t>
      </w:r>
    </w:p>
    <w:p w14:paraId="327C312A" w14:textId="77777777" w:rsidR="005011CF" w:rsidRDefault="005011CF" w:rsidP="005011CF">
      <w:pPr>
        <w:pStyle w:val="tbtitre1"/>
      </w:pPr>
      <w:r>
        <w:t>Demande de ratification</w:t>
      </w:r>
    </w:p>
    <w:p w14:paraId="6176DC84" w14:textId="3E69B3A5" w:rsidR="005011CF" w:rsidRDefault="005011CF" w:rsidP="005011CF">
      <w:pPr>
        <w:pStyle w:val="tbnormal"/>
      </w:pPr>
      <w:r>
        <w:t xml:space="preserve">La problématique, la démarche et les résultats à atteindre ont été définis dans un document se nommant </w:t>
      </w:r>
      <w:r w:rsidR="00C348E9">
        <w:t>« D</w:t>
      </w:r>
      <w:r>
        <w:t>emande de ratification</w:t>
      </w:r>
      <w:r w:rsidR="00C348E9">
        <w:t> </w:t>
      </w:r>
      <w:proofErr w:type="gramStart"/>
      <w:r w:rsidR="00C348E9">
        <w:t xml:space="preserve">» </w:t>
      </w:r>
      <w:r>
        <w:t>.</w:t>
      </w:r>
      <w:proofErr w:type="gramEnd"/>
      <w:r>
        <w:t xml:space="preserve"> Il est accessible dans les annexes :</w:t>
      </w:r>
    </w:p>
    <w:p w14:paraId="1E90C256" w14:textId="3B64F6FE" w:rsidR="005011CF" w:rsidRPr="005011CF" w:rsidRDefault="005011CF" w:rsidP="005011CF">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7"/>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7"/>
    </w:p>
    <w:p w14:paraId="6A75A6D7" w14:textId="6FC1AFEA" w:rsidR="00306DAF" w:rsidRDefault="00FD65A4" w:rsidP="00306DAF">
      <w:pPr>
        <w:pStyle w:val="tbtitre1"/>
      </w:pPr>
      <w:bookmarkStart w:id="418" w:name="_Toc454297974"/>
      <w:r>
        <w:lastRenderedPageBreak/>
        <w:t>Guide de d</w:t>
      </w:r>
      <w:r w:rsidR="00306DAF">
        <w:t>éploiement du simulateur</w:t>
      </w:r>
      <w:bookmarkEnd w:id="418"/>
    </w:p>
    <w:p w14:paraId="3E8E81E3" w14:textId="3764E8B3" w:rsidR="00306DAF" w:rsidRDefault="00FD65A4" w:rsidP="00306DAF">
      <w:pPr>
        <w:pStyle w:val="tbtitre1"/>
      </w:pPr>
      <w:bookmarkStart w:id="419" w:name="_Toc454297975"/>
      <w:r>
        <w:t>Guide d</w:t>
      </w:r>
      <w:r w:rsidR="00306DAF">
        <w:t>u professeur</w:t>
      </w:r>
      <w:bookmarkEnd w:id="419"/>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01E6A8F9" w:rsidR="00D633CC" w:rsidRPr="001D2AFE" w:rsidRDefault="00D633CC" w:rsidP="00C348E9">
            <w:pPr>
              <w:pStyle w:val="tbnormal"/>
              <w:rPr>
                <w:sz w:val="21"/>
              </w:rPr>
            </w:pPr>
            <w:r>
              <w:rPr>
                <w:sz w:val="21"/>
              </w:rPr>
              <w:t>Pour créer une nouvelle base de donné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p w14:paraId="2D474748" w14:textId="77777777" w:rsidR="00D633CC" w:rsidRDefault="00D633CC" w:rsidP="00B212D7">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3B7163C" w14:textId="28B0C310" w:rsidR="00D633CC" w:rsidRPr="001D2AFE" w:rsidRDefault="00D633CC" w:rsidP="00C348E9">
            <w:pPr>
              <w:pStyle w:val="tbnormal"/>
              <w:rPr>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proofErr w:type="spellStart"/>
            <w:r w:rsidRPr="00414FF5">
              <w:rPr>
                <w:b/>
                <w:sz w:val="21"/>
              </w:rPr>
              <w:t>edu</w:t>
            </w:r>
            <w:proofErr w:type="spellEnd"/>
            <w:r w:rsidRPr="00414FF5">
              <w:rPr>
                <w:b/>
                <w:sz w:val="21"/>
              </w:rPr>
              <w:t>-</w:t>
            </w:r>
            <w:r>
              <w:rPr>
                <w:sz w:val="21"/>
              </w:rPr>
              <w:t xml:space="preserve"> soit utilisé.</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234CF657" w:rsidR="00EE2F63" w:rsidRDefault="00C348E9" w:rsidP="00B212D7">
      <w:pPr>
        <w:pStyle w:val="tbnormal"/>
      </w:pPr>
      <w:r w:rsidRPr="00C348E9">
        <w:rPr>
          <w:highlight w:val="yellow"/>
        </w:rPr>
        <w:t>Dès</w:t>
      </w:r>
      <w:r w:rsidR="00414FF5" w:rsidRPr="00C348E9">
        <w:rPr>
          <w:highlight w:val="yellow"/>
        </w:rPr>
        <w:t xml:space="preserve"> que cela est réalisé</w:t>
      </w:r>
      <w:r w:rsidR="00414FF5">
        <w:t>,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lastRenderedPageBreak/>
        <w:t xml:space="preserve">Rendez-vous dans les paramètres de l’inventaire, application </w:t>
      </w:r>
      <w:proofErr w:type="spellStart"/>
      <w:r w:rsidRPr="00280E4C">
        <w:rPr>
          <w:b/>
        </w:rPr>
        <w:t>Inventor</w:t>
      </w:r>
      <w:proofErr w:type="spellEnd"/>
      <w:r w:rsidRPr="00280E4C">
        <w:rPr>
          <w:b/>
        </w:rPr>
        <w:t xml:space="preserve"> / Configuration / Settings</w:t>
      </w:r>
      <w:r w:rsidR="00C348E9">
        <w:t xml:space="preserve"> et modifiez</w:t>
      </w:r>
      <w:r>
        <w:t xml:space="preserve">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5CB11F18"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33766F13" w14:textId="0A753890" w:rsidR="0027244A" w:rsidRDefault="0027244A" w:rsidP="0027244A">
      <w:pPr>
        <w:pStyle w:val="tbtitre3"/>
      </w:pPr>
      <w:r>
        <w:t>Configuration du compte d’administration</w:t>
      </w:r>
    </w:p>
    <w:p w14:paraId="4E07930D" w14:textId="732E4A6F"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rsidR="00C348E9" w:rsidRPr="00C348E9">
        <w:t xml:space="preserve">. </w:t>
      </w:r>
      <w:r w:rsidR="00C348E9">
        <w:t>P</w:t>
      </w:r>
      <w:r>
        <w:t>uis</w:t>
      </w:r>
      <w:r w:rsidR="00C348E9">
        <w:t>,</w:t>
      </w:r>
      <w:r>
        <w:t xml:space="preserve"> à l</w:t>
      </w:r>
      <w:r w:rsidR="00C348E9">
        <w:t>’aide du menu</w:t>
      </w:r>
      <w:r>
        <w:t xml:space="preserve">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29E003C4"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lastRenderedPageBreak/>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745EB475" w:rsidR="00D633CC" w:rsidRPr="001D2AFE" w:rsidRDefault="00D633CC" w:rsidP="00C348E9">
            <w:pPr>
              <w:pStyle w:val="tbnormal"/>
              <w:rPr>
                <w:sz w:val="21"/>
              </w:rPr>
            </w:pPr>
            <w:r>
              <w:rPr>
                <w:sz w:val="21"/>
              </w:rPr>
              <w:t>Ce mot de passe est nécessaire pour le fonctionnement du simulateur. En effet, lorsque le simulateur appelle l’API, il s’authentifie auprès de odoo.com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141FE23B" w:rsidR="000D0A7C" w:rsidRDefault="00935314" w:rsidP="000D0A7C">
      <w:pPr>
        <w:pStyle w:val="tbtitre3"/>
      </w:pPr>
      <w:r>
        <w:lastRenderedPageBreak/>
        <w:t>[</w:t>
      </w:r>
      <w:proofErr w:type="gramStart"/>
      <w:r>
        <w:t>new</w:t>
      </w:r>
      <w:proofErr w:type="gramEnd"/>
      <w:r>
        <w:t xml:space="preserve">] </w:t>
      </w:r>
      <w:r w:rsidR="000D0A7C">
        <w:t>Paramétrer le fichier de configuration</w:t>
      </w:r>
    </w:p>
    <w:p w14:paraId="4612D9F1" w14:textId="3750C202" w:rsidR="004D242A" w:rsidRPr="004D242A" w:rsidRDefault="004D242A" w:rsidP="004D242A">
      <w:pPr>
        <w:pStyle w:val="tbtitre4"/>
      </w:pPr>
      <w:r>
        <w:t xml:space="preserve">Les </w:t>
      </w:r>
      <w:proofErr w:type="spellStart"/>
      <w:r>
        <w:t>informations</w:t>
      </w:r>
      <w:proofErr w:type="spellEnd"/>
      <w:r>
        <w:t xml:space="preserve"> </w:t>
      </w:r>
      <w:proofErr w:type="spellStart"/>
      <w:r>
        <w:t>d’authentification</w:t>
      </w:r>
      <w:proofErr w:type="spellEnd"/>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20397619" w14:textId="4DB2BAB2" w:rsidR="008B3028" w:rsidRDefault="008B3028" w:rsidP="008B3028">
      <w:pPr>
        <w:pStyle w:val="tbtitre4"/>
      </w:pPr>
      <w:r>
        <w:t xml:space="preserve">Les </w:t>
      </w:r>
      <w:proofErr w:type="spellStart"/>
      <w:r>
        <w:t>version</w:t>
      </w:r>
      <w:r w:rsidR="00C348E9">
        <w:t>s</w:t>
      </w:r>
      <w:proofErr w:type="spellEnd"/>
      <w:r>
        <w:t xml:space="preserve"> du </w:t>
      </w:r>
      <w:proofErr w:type="spellStart"/>
      <w:r>
        <w:t>scénario</w:t>
      </w:r>
      <w:proofErr w:type="spellEnd"/>
    </w:p>
    <w:p w14:paraId="2493CC00" w14:textId="2AB97C64" w:rsidR="008B3028" w:rsidRPr="008B3028" w:rsidRDefault="008B3028" w:rsidP="008B3028">
      <w:pPr>
        <w:pStyle w:val="tbnormal"/>
      </w:pPr>
      <w:r w:rsidRPr="00C348E9">
        <w:rPr>
          <w:highlight w:val="yellow"/>
        </w:rPr>
        <w:t xml:space="preserve">Faire deux modèles de sttings.xml </w:t>
      </w:r>
      <w:r w:rsidR="00935314" w:rsidRPr="00C348E9">
        <w:rPr>
          <w:highlight w:val="yellow"/>
        </w:rPr>
        <w:t>expliquer</w:t>
      </w:r>
      <w:r w:rsidRPr="00C348E9">
        <w:rPr>
          <w:highlight w:val="yellow"/>
        </w:rPr>
        <w:t xml:space="preserve"> qu’il faut le renommer et le déposer à la bonne place et faire une version full comme c’est le cas maintenant et une version avec un seul produit (limitée)</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07459F9A" w:rsidR="003F7941" w:rsidRDefault="003F7941" w:rsidP="003F7941">
      <w:pPr>
        <w:pStyle w:val="tbnormal"/>
      </w:pPr>
      <w:r>
        <w:t>Chiffre d’affaire</w:t>
      </w:r>
      <w:r w:rsidR="00C348E9">
        <w:t>s</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sectPr w:rsidR="003B1EBD"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9B9A1E" w14:textId="77777777" w:rsidR="00285B52" w:rsidRDefault="00285B52" w:rsidP="005F2F96">
      <w:pPr>
        <w:spacing w:after="0" w:line="240" w:lineRule="auto"/>
      </w:pPr>
      <w:r>
        <w:separator/>
      </w:r>
    </w:p>
  </w:endnote>
  <w:endnote w:type="continuationSeparator" w:id="0">
    <w:p w14:paraId="0628829A" w14:textId="77777777" w:rsidR="00285B52" w:rsidRDefault="00285B52"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C348E9" w:rsidRPr="00D171B1" w:rsidRDefault="00C348E9"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4F86C" w14:textId="77777777" w:rsidR="00285B52" w:rsidRDefault="00285B52" w:rsidP="005F2F96">
      <w:pPr>
        <w:spacing w:after="0" w:line="240" w:lineRule="auto"/>
      </w:pPr>
      <w:r>
        <w:separator/>
      </w:r>
    </w:p>
  </w:footnote>
  <w:footnote w:type="continuationSeparator" w:id="0">
    <w:p w14:paraId="38A58FAA" w14:textId="77777777" w:rsidR="00285B52" w:rsidRDefault="00285B52" w:rsidP="005F2F96">
      <w:pPr>
        <w:spacing w:after="0" w:line="240" w:lineRule="auto"/>
      </w:pPr>
      <w:r>
        <w:continuationSeparator/>
      </w:r>
    </w:p>
  </w:footnote>
  <w:footnote w:id="1">
    <w:p w14:paraId="5D59FDE6" w14:textId="77777777" w:rsidR="00C348E9" w:rsidRDefault="00C348E9"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C348E9" w:rsidRDefault="00C348E9">
      <w:pPr>
        <w:pStyle w:val="Notedebasdepage"/>
      </w:pPr>
      <w:r>
        <w:rPr>
          <w:rStyle w:val="Appelnotedebasdep"/>
        </w:rPr>
        <w:footnoteRef/>
      </w:r>
      <w:r>
        <w:t xml:space="preserve"> </w:t>
      </w:r>
      <w:r w:rsidRPr="003A3266">
        <w:t>https://www.youtube.com/watch?v=1zL1gqYJdqk</w:t>
      </w:r>
    </w:p>
  </w:footnote>
  <w:footnote w:id="3">
    <w:p w14:paraId="7CE3476B" w14:textId="6BAFB87F" w:rsidR="00C348E9" w:rsidRDefault="00C348E9">
      <w:pPr>
        <w:pStyle w:val="Notedebasdepage"/>
      </w:pPr>
      <w:r>
        <w:rPr>
          <w:rStyle w:val="Appelnotedebasdep"/>
        </w:rPr>
        <w:footnoteRef/>
      </w:r>
      <w:r>
        <w:t xml:space="preserve"> </w:t>
      </w:r>
      <w:r w:rsidRPr="00CD2542">
        <w:t>https://erpsim.hec.ca/en/team</w:t>
      </w:r>
    </w:p>
  </w:footnote>
  <w:footnote w:id="4">
    <w:p w14:paraId="6218543D" w14:textId="77777777" w:rsidR="00C348E9" w:rsidRDefault="00C348E9"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C348E9" w:rsidRDefault="00C348E9">
      <w:pPr>
        <w:pStyle w:val="Notedebasdepage"/>
      </w:pPr>
      <w:r>
        <w:rPr>
          <w:rStyle w:val="Appelnotedebasdep"/>
        </w:rPr>
        <w:footnoteRef/>
      </w:r>
      <w:r>
        <w:t xml:space="preserve"> Mot inventé</w:t>
      </w:r>
    </w:p>
  </w:footnote>
  <w:footnote w:id="6">
    <w:p w14:paraId="5ED618AB" w14:textId="5DB201CF" w:rsidR="00C348E9" w:rsidRDefault="00C348E9">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C348E9" w:rsidRDefault="00C348E9">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C348E9" w:rsidRDefault="00C348E9">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C348E9" w:rsidRDefault="00C348E9"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C348E9" w:rsidRDefault="00C348E9"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C348E9" w:rsidRDefault="00C348E9">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C348E9" w:rsidRDefault="00C348E9">
      <w:pPr>
        <w:pStyle w:val="Notedebasdepage"/>
      </w:pPr>
      <w:r>
        <w:rPr>
          <w:rStyle w:val="Appelnotedebasdep"/>
        </w:rPr>
        <w:footnoteRef/>
      </w:r>
      <w:r>
        <w:t xml:space="preserve"> </w:t>
      </w:r>
      <w:r w:rsidRPr="008834E8">
        <w:t>https://erpsim.hec.ca/en/explore</w:t>
      </w:r>
    </w:p>
  </w:footnote>
  <w:footnote w:id="13">
    <w:p w14:paraId="058C30A9" w14:textId="09D3B130" w:rsidR="00C348E9" w:rsidRDefault="00C348E9">
      <w:pPr>
        <w:pStyle w:val="Notedebasdepage"/>
      </w:pPr>
      <w:r>
        <w:rPr>
          <w:rStyle w:val="Appelnotedebasdep"/>
        </w:rPr>
        <w:footnoteRef/>
      </w:r>
      <w:r>
        <w:t xml:space="preserve"> </w:t>
      </w:r>
      <w:r w:rsidRPr="008834E8">
        <w:t>https://erpsim.hec.ca/en/explore</w:t>
      </w:r>
    </w:p>
  </w:footnote>
  <w:footnote w:id="14">
    <w:p w14:paraId="08123FA5" w14:textId="4C81E313" w:rsidR="00C348E9" w:rsidRDefault="00C348E9">
      <w:pPr>
        <w:pStyle w:val="Notedebasdepage"/>
      </w:pPr>
      <w:r>
        <w:rPr>
          <w:rStyle w:val="Appelnotedebasdep"/>
        </w:rPr>
        <w:footnoteRef/>
      </w:r>
      <w:r>
        <w:t xml:space="preserve"> </w:t>
      </w:r>
      <w:r w:rsidRPr="008834E8">
        <w:t>https://erpsim.hec.ca/en/explore</w:t>
      </w:r>
    </w:p>
  </w:footnote>
  <w:footnote w:id="15">
    <w:p w14:paraId="5F4AA8CB" w14:textId="65572A84" w:rsidR="00C348E9" w:rsidRDefault="00C348E9">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C348E9" w:rsidRDefault="00C348E9">
      <w:pPr>
        <w:pStyle w:val="Notedebasdepage"/>
      </w:pPr>
      <w:r>
        <w:rPr>
          <w:rStyle w:val="Appelnotedebasdep"/>
        </w:rPr>
        <w:footnoteRef/>
      </w:r>
      <w:r>
        <w:t xml:space="preserve"> </w:t>
      </w:r>
      <w:r w:rsidRPr="002D76C9">
        <w:t>www.odoo.com/fr_FR/</w:t>
      </w:r>
    </w:p>
  </w:footnote>
  <w:footnote w:id="17">
    <w:p w14:paraId="5937E250" w14:textId="0E4B7382" w:rsidR="00C348E9" w:rsidRDefault="00C348E9">
      <w:pPr>
        <w:pStyle w:val="Notedebasdepage"/>
      </w:pPr>
      <w:r>
        <w:rPr>
          <w:rStyle w:val="Appelnotedebasdep"/>
        </w:rPr>
        <w:footnoteRef/>
      </w:r>
      <w:r>
        <w:t xml:space="preserve"> </w:t>
      </w:r>
      <w:r w:rsidRPr="00EC7675">
        <w:t>https://www.odoo.com/fr_FR/</w:t>
      </w:r>
    </w:p>
  </w:footnote>
  <w:footnote w:id="18">
    <w:p w14:paraId="04AD0082" w14:textId="0193E2B6" w:rsidR="00C348E9" w:rsidRDefault="00C348E9">
      <w:pPr>
        <w:pStyle w:val="Notedebasdepage"/>
      </w:pPr>
      <w:r>
        <w:rPr>
          <w:rStyle w:val="Appelnotedebasdep"/>
        </w:rPr>
        <w:footnoteRef/>
      </w:r>
      <w:r>
        <w:t xml:space="preserve"> </w:t>
      </w:r>
      <w:r w:rsidRPr="00767483">
        <w:t>https://www.odoo.com/fr_FR/</w:t>
      </w:r>
    </w:p>
  </w:footnote>
  <w:footnote w:id="19">
    <w:p w14:paraId="51FC585D" w14:textId="44AD47DB" w:rsidR="00C348E9" w:rsidRDefault="00C348E9">
      <w:pPr>
        <w:pStyle w:val="Notedebasdepage"/>
      </w:pPr>
      <w:r>
        <w:rPr>
          <w:rStyle w:val="Appelnotedebasdep"/>
        </w:rPr>
        <w:footnoteRef/>
      </w:r>
      <w:r>
        <w:t xml:space="preserve"> </w:t>
      </w:r>
      <w:r w:rsidRPr="00A06989">
        <w:t>https://www.odoo.com/fr_FR/page/editions</w:t>
      </w:r>
    </w:p>
  </w:footnote>
  <w:footnote w:id="20">
    <w:p w14:paraId="747F8C0E" w14:textId="48897A03" w:rsidR="00C348E9" w:rsidRDefault="00C348E9">
      <w:pPr>
        <w:pStyle w:val="Notedebasdepage"/>
      </w:pPr>
      <w:r>
        <w:rPr>
          <w:rStyle w:val="Appelnotedebasdep"/>
        </w:rPr>
        <w:footnoteRef/>
      </w:r>
      <w:r>
        <w:t xml:space="preserve"> </w:t>
      </w:r>
      <w:r w:rsidRPr="00AC2754">
        <w:t>https://www.odoo.com/fr_FR/page/education-program</w:t>
      </w:r>
    </w:p>
  </w:footnote>
  <w:footnote w:id="21">
    <w:p w14:paraId="5032D0E6" w14:textId="19D0CBBC" w:rsidR="00C348E9" w:rsidRDefault="00C348E9">
      <w:pPr>
        <w:pStyle w:val="Notedebasdepage"/>
      </w:pPr>
      <w:r>
        <w:rPr>
          <w:rStyle w:val="Appelnotedebasdep"/>
        </w:rPr>
        <w:footnoteRef/>
      </w:r>
      <w:r>
        <w:t xml:space="preserve"> </w:t>
      </w:r>
      <w:r w:rsidRPr="00AC2754">
        <w:t>https://www.odoo.com/fr_FR/page/education-program</w:t>
      </w:r>
    </w:p>
  </w:footnote>
  <w:footnote w:id="22">
    <w:p w14:paraId="030D6061" w14:textId="67B20D03" w:rsidR="00C348E9" w:rsidRDefault="00C348E9">
      <w:pPr>
        <w:pStyle w:val="Notedebasdepage"/>
      </w:pPr>
      <w:r>
        <w:rPr>
          <w:rStyle w:val="Appelnotedebasdep"/>
        </w:rPr>
        <w:footnoteRef/>
      </w:r>
      <w:r>
        <w:t xml:space="preserve"> </w:t>
      </w:r>
      <w:r w:rsidRPr="00AE6E0E">
        <w:t>https://www.odoo.com/fr_FR/page/download</w:t>
      </w:r>
    </w:p>
  </w:footnote>
  <w:footnote w:id="23">
    <w:p w14:paraId="2021AF63" w14:textId="3B677291" w:rsidR="00C348E9" w:rsidRDefault="00C348E9">
      <w:pPr>
        <w:pStyle w:val="Notedebasdepage"/>
      </w:pPr>
      <w:r>
        <w:rPr>
          <w:rStyle w:val="Appelnotedebasdep"/>
        </w:rPr>
        <w:footnoteRef/>
      </w:r>
      <w:r>
        <w:t xml:space="preserve"> </w:t>
      </w:r>
      <w:r w:rsidRPr="00F87853">
        <w:t>https://www.odoo.com/documentation/9.0/index.html</w:t>
      </w:r>
    </w:p>
  </w:footnote>
  <w:footnote w:id="24">
    <w:p w14:paraId="1D3DC2D7" w14:textId="77FCDCA8" w:rsidR="00C348E9" w:rsidRDefault="00C348E9">
      <w:pPr>
        <w:pStyle w:val="Notedebasdepage"/>
      </w:pPr>
      <w:r>
        <w:rPr>
          <w:rStyle w:val="Appelnotedebasdep"/>
        </w:rPr>
        <w:footnoteRef/>
      </w:r>
      <w:r>
        <w:t xml:space="preserve"> </w:t>
      </w:r>
      <w:r w:rsidRPr="00F87853">
        <w:t>https://www.odoo.com/documentation/9.0/index.html</w:t>
      </w:r>
    </w:p>
  </w:footnote>
  <w:footnote w:id="25">
    <w:p w14:paraId="017C431E" w14:textId="55C5AAD8" w:rsidR="00C348E9" w:rsidRDefault="00C348E9">
      <w:pPr>
        <w:pStyle w:val="Notedebasdepage"/>
      </w:pPr>
      <w:r>
        <w:rPr>
          <w:rStyle w:val="Appelnotedebasdep"/>
        </w:rPr>
        <w:footnoteRef/>
      </w:r>
      <w:r>
        <w:t xml:space="preserve"> </w:t>
      </w:r>
      <w:r w:rsidRPr="00F87853">
        <w:t>https://www.odoo.com/documentation/9.0/index.html</w:t>
      </w:r>
    </w:p>
  </w:footnote>
  <w:footnote w:id="26">
    <w:p w14:paraId="637FB2FB" w14:textId="26B48B31" w:rsidR="00C348E9" w:rsidRDefault="00C348E9">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C348E9" w:rsidRDefault="00C348E9">
      <w:pPr>
        <w:pStyle w:val="Notedebasdepage"/>
      </w:pPr>
      <w:r>
        <w:rPr>
          <w:rStyle w:val="Appelnotedebasdep"/>
        </w:rPr>
        <w:footnoteRef/>
      </w:r>
      <w:r>
        <w:t xml:space="preserve"> </w:t>
      </w:r>
      <w:r w:rsidRPr="002A7FE4">
        <w:t>https://www.odoo.com/documentation/9.0/api_integration.html</w:t>
      </w:r>
    </w:p>
  </w:footnote>
  <w:footnote w:id="28">
    <w:p w14:paraId="6526C1F9" w14:textId="4DFE72F4" w:rsidR="00C348E9" w:rsidRDefault="00C348E9">
      <w:pPr>
        <w:pStyle w:val="Notedebasdepage"/>
      </w:pPr>
      <w:r>
        <w:rPr>
          <w:rStyle w:val="Appelnotedebasdep"/>
        </w:rPr>
        <w:footnoteRef/>
      </w:r>
      <w:r>
        <w:t xml:space="preserve"> </w:t>
      </w:r>
      <w:r w:rsidRPr="0006142C">
        <w:t>http://www.bpmb.de/images/BPMN2_0_Poster_FR.pdf</w:t>
      </w:r>
    </w:p>
  </w:footnote>
  <w:footnote w:id="29">
    <w:p w14:paraId="3792006A" w14:textId="77777777" w:rsidR="00C348E9" w:rsidRDefault="00C348E9" w:rsidP="00483FF3">
      <w:pPr>
        <w:pStyle w:val="Notedebasdepage"/>
      </w:pPr>
      <w:r>
        <w:rPr>
          <w:rStyle w:val="Appelnotedebasdep"/>
        </w:rPr>
        <w:footnoteRef/>
      </w:r>
      <w:r>
        <w:t xml:space="preserve"> </w:t>
      </w:r>
      <w:r w:rsidRPr="00DF0683">
        <w:t>http://logistique-pour-tous.fr/flux-pousse-ou-flux-tire/</w:t>
      </w:r>
    </w:p>
  </w:footnote>
  <w:footnote w:id="30">
    <w:p w14:paraId="7726ADE2" w14:textId="77777777" w:rsidR="00C348E9" w:rsidRDefault="00C348E9" w:rsidP="00483FF3">
      <w:pPr>
        <w:pStyle w:val="Notedebasdepage"/>
      </w:pPr>
      <w:r>
        <w:rPr>
          <w:rStyle w:val="Appelnotedebasdep"/>
        </w:rPr>
        <w:footnoteRef/>
      </w:r>
      <w:r>
        <w:t xml:space="preserve"> </w:t>
      </w:r>
      <w:r w:rsidRPr="00C55E4D">
        <w:t>http://logistique-pour-tous.fr/flux-pousse-ou-flux-tire/</w:t>
      </w:r>
    </w:p>
  </w:footnote>
  <w:footnote w:id="31">
    <w:p w14:paraId="758E23D0" w14:textId="77777777" w:rsidR="00C348E9" w:rsidRPr="005F2F96" w:rsidRDefault="00C348E9"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2">
    <w:p w14:paraId="6900DBDF" w14:textId="77777777" w:rsidR="00C348E9" w:rsidRDefault="00C348E9"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3">
    <w:p w14:paraId="60FFD6D9" w14:textId="77777777" w:rsidR="00C348E9" w:rsidRDefault="00C348E9" w:rsidP="003C6CA5">
      <w:pPr>
        <w:pStyle w:val="Notedebasdepage"/>
      </w:pPr>
      <w:r>
        <w:rPr>
          <w:rStyle w:val="Appelnotedebasdep"/>
        </w:rPr>
        <w:footnoteRef/>
      </w:r>
      <w:r>
        <w:t xml:space="preserve"> </w:t>
      </w:r>
      <w:r w:rsidRPr="00D51CD4">
        <w:t>Restaurants, discothèques, bars et cafés.</w:t>
      </w:r>
    </w:p>
  </w:footnote>
  <w:footnote w:id="34">
    <w:p w14:paraId="48CAE9BE" w14:textId="2F4E9BA3" w:rsidR="00C348E9" w:rsidRDefault="00C348E9">
      <w:pPr>
        <w:pStyle w:val="Notedebasdepage"/>
      </w:pPr>
      <w:r>
        <w:rPr>
          <w:rStyle w:val="Appelnotedebasdep"/>
        </w:rPr>
        <w:footnoteRef/>
      </w:r>
      <w:r>
        <w:t xml:space="preserve"> </w:t>
      </w:r>
      <w:r w:rsidRPr="00FA13C2">
        <w:t>https://docs.oracle.com/javase/7/docs/api/java/util/logging/Logger.html</w:t>
      </w:r>
    </w:p>
  </w:footnote>
  <w:footnote w:id="35">
    <w:p w14:paraId="04962A0A" w14:textId="29E18259" w:rsidR="00C348E9" w:rsidRDefault="00C348E9">
      <w:pPr>
        <w:pStyle w:val="Notedebasdepage"/>
      </w:pPr>
      <w:r>
        <w:rPr>
          <w:rStyle w:val="Appelnotedebasdep"/>
        </w:rPr>
        <w:footnoteRef/>
      </w:r>
      <w:r>
        <w:t xml:space="preserve"> </w:t>
      </w:r>
      <w:r w:rsidRPr="00870AD0">
        <w:t>https://docs.oracle.com/javase/7/docs/api/java/lang/Thread.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C348E9" w:rsidRDefault="00C348E9"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C348E9" w:rsidRDefault="00C348E9"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29</w:t>
    </w:r>
    <w:r>
      <w:rPr>
        <w:rStyle w:val="Numrodepage"/>
      </w:rPr>
      <w:fldChar w:fldCharType="end"/>
    </w:r>
  </w:p>
  <w:p w14:paraId="77195F3A" w14:textId="77777777" w:rsidR="00C348E9" w:rsidRDefault="00C348E9"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C348E9" w:rsidRDefault="00C348E9"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1</w:t>
    </w:r>
    <w:r>
      <w:rPr>
        <w:rStyle w:val="Numrodepage"/>
      </w:rPr>
      <w:fldChar w:fldCharType="end"/>
    </w:r>
  </w:p>
  <w:p w14:paraId="1059C417" w14:textId="77777777" w:rsidR="00C348E9" w:rsidRDefault="00C348E9"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C348E9" w:rsidRPr="00D171B1" w:rsidRDefault="00C348E9"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C348E9" w:rsidRDefault="00C348E9"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C348E9" w:rsidRPr="00D171B1" w:rsidRDefault="00C348E9"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C348E9" w:rsidRDefault="00C348E9"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57064">
      <w:rPr>
        <w:rStyle w:val="Numrodepage"/>
        <w:noProof/>
      </w:rPr>
      <w:t>100</w:t>
    </w:r>
    <w:r>
      <w:rPr>
        <w:rStyle w:val="Numrodepage"/>
      </w:rPr>
      <w:fldChar w:fldCharType="end"/>
    </w:r>
  </w:p>
  <w:p w14:paraId="39570FD1" w14:textId="77777777" w:rsidR="00C348E9" w:rsidRPr="00D171B1" w:rsidRDefault="00C348E9"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C348E9" w:rsidRDefault="00C348E9"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57064">
      <w:rPr>
        <w:rStyle w:val="Numrodepage"/>
        <w:noProof/>
      </w:rPr>
      <w:t>99</w:t>
    </w:r>
    <w:r>
      <w:rPr>
        <w:rStyle w:val="Numrodepage"/>
      </w:rPr>
      <w:fldChar w:fldCharType="end"/>
    </w:r>
  </w:p>
  <w:p w14:paraId="21A99286" w14:textId="77777777" w:rsidR="00C348E9" w:rsidRDefault="00C348E9"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C348E9" w:rsidRDefault="00C348E9"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46</w:t>
    </w:r>
    <w:r>
      <w:rPr>
        <w:rStyle w:val="Numrodepage"/>
      </w:rPr>
      <w:fldChar w:fldCharType="end"/>
    </w:r>
  </w:p>
  <w:p w14:paraId="4D4904F1" w14:textId="77777777" w:rsidR="00C348E9" w:rsidRDefault="00C348E9"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C348E9" w:rsidRPr="00D171B1" w:rsidRDefault="00C348E9"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C348E9" w:rsidRDefault="00C348E9"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C348E9" w:rsidRDefault="00C348E9">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C348E9" w:rsidRPr="00D171B1" w:rsidRDefault="00C348E9"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C348E9" w:rsidRDefault="00C348E9"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8</w:t>
    </w:r>
    <w:r>
      <w:rPr>
        <w:rStyle w:val="Numrodepage"/>
      </w:rPr>
      <w:fldChar w:fldCharType="end"/>
    </w:r>
  </w:p>
  <w:p w14:paraId="629665B2" w14:textId="77777777" w:rsidR="00C348E9" w:rsidRPr="00D171B1" w:rsidRDefault="00C348E9"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C348E9" w:rsidRDefault="00C348E9"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7</w:t>
    </w:r>
    <w:r>
      <w:rPr>
        <w:rStyle w:val="Numrodepage"/>
      </w:rPr>
      <w:fldChar w:fldCharType="end"/>
    </w:r>
  </w:p>
  <w:p w14:paraId="635AAA4F" w14:textId="77777777" w:rsidR="00C348E9" w:rsidRDefault="00C348E9"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C348E9" w:rsidRDefault="00C348E9"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1</w:t>
    </w:r>
    <w:r>
      <w:rPr>
        <w:rStyle w:val="Numrodepage"/>
      </w:rPr>
      <w:fldChar w:fldCharType="end"/>
    </w:r>
  </w:p>
  <w:p w14:paraId="0BBE0EE9" w14:textId="77777777" w:rsidR="00C348E9" w:rsidRDefault="00C348E9"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C348E9" w:rsidRPr="00D171B1" w:rsidRDefault="00C348E9"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C348E9" w:rsidRDefault="00C348E9"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C348E9" w:rsidRPr="00D171B1" w:rsidRDefault="00C348E9"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C348E9" w:rsidRDefault="00C348E9"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486EB4">
      <w:rPr>
        <w:rStyle w:val="Numrodepage"/>
        <w:noProof/>
      </w:rPr>
      <w:t>28</w:t>
    </w:r>
    <w:r>
      <w:rPr>
        <w:rStyle w:val="Numrodepage"/>
      </w:rPr>
      <w:fldChar w:fldCharType="end"/>
    </w:r>
  </w:p>
  <w:p w14:paraId="11480992" w14:textId="77777777" w:rsidR="00C348E9" w:rsidRPr="00D171B1" w:rsidRDefault="00C348E9"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6">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5"/>
  </w:num>
  <w:num w:numId="2">
    <w:abstractNumId w:val="14"/>
  </w:num>
  <w:num w:numId="3">
    <w:abstractNumId w:val="23"/>
  </w:num>
  <w:num w:numId="4">
    <w:abstractNumId w:val="4"/>
  </w:num>
  <w:num w:numId="5">
    <w:abstractNumId w:val="37"/>
  </w:num>
  <w:num w:numId="6">
    <w:abstractNumId w:val="2"/>
  </w:num>
  <w:num w:numId="7">
    <w:abstractNumId w:val="42"/>
  </w:num>
  <w:num w:numId="8">
    <w:abstractNumId w:val="12"/>
  </w:num>
  <w:num w:numId="9">
    <w:abstractNumId w:val="21"/>
  </w:num>
  <w:num w:numId="10">
    <w:abstractNumId w:val="29"/>
  </w:num>
  <w:num w:numId="11">
    <w:abstractNumId w:val="25"/>
  </w:num>
  <w:num w:numId="12">
    <w:abstractNumId w:val="33"/>
  </w:num>
  <w:num w:numId="13">
    <w:abstractNumId w:val="38"/>
  </w:num>
  <w:num w:numId="14">
    <w:abstractNumId w:val="44"/>
  </w:num>
  <w:num w:numId="15">
    <w:abstractNumId w:val="36"/>
  </w:num>
  <w:num w:numId="16">
    <w:abstractNumId w:val="9"/>
  </w:num>
  <w:num w:numId="17">
    <w:abstractNumId w:val="43"/>
  </w:num>
  <w:num w:numId="18">
    <w:abstractNumId w:val="19"/>
  </w:num>
  <w:num w:numId="19">
    <w:abstractNumId w:val="5"/>
  </w:num>
  <w:num w:numId="20">
    <w:abstractNumId w:val="26"/>
  </w:num>
  <w:num w:numId="21">
    <w:abstractNumId w:val="22"/>
  </w:num>
  <w:num w:numId="22">
    <w:abstractNumId w:val="39"/>
  </w:num>
  <w:num w:numId="23">
    <w:abstractNumId w:val="6"/>
  </w:num>
  <w:num w:numId="24">
    <w:abstractNumId w:val="16"/>
  </w:num>
  <w:num w:numId="25">
    <w:abstractNumId w:val="41"/>
  </w:num>
  <w:num w:numId="26">
    <w:abstractNumId w:val="8"/>
  </w:num>
  <w:num w:numId="27">
    <w:abstractNumId w:val="32"/>
  </w:num>
  <w:num w:numId="28">
    <w:abstractNumId w:val="28"/>
  </w:num>
  <w:num w:numId="29">
    <w:abstractNumId w:val="15"/>
  </w:num>
  <w:num w:numId="30">
    <w:abstractNumId w:val="40"/>
  </w:num>
  <w:num w:numId="31">
    <w:abstractNumId w:val="47"/>
  </w:num>
  <w:num w:numId="32">
    <w:abstractNumId w:val="34"/>
  </w:num>
  <w:num w:numId="33">
    <w:abstractNumId w:val="24"/>
  </w:num>
  <w:num w:numId="34">
    <w:abstractNumId w:val="3"/>
  </w:num>
  <w:num w:numId="35">
    <w:abstractNumId w:val="35"/>
  </w:num>
  <w:num w:numId="36">
    <w:abstractNumId w:val="27"/>
  </w:num>
  <w:num w:numId="37">
    <w:abstractNumId w:val="30"/>
  </w:num>
  <w:num w:numId="38">
    <w:abstractNumId w:val="48"/>
  </w:num>
  <w:num w:numId="39">
    <w:abstractNumId w:val="17"/>
  </w:num>
  <w:num w:numId="40">
    <w:abstractNumId w:val="7"/>
  </w:num>
  <w:num w:numId="41">
    <w:abstractNumId w:val="11"/>
  </w:num>
  <w:num w:numId="42">
    <w:abstractNumId w:val="46"/>
  </w:num>
  <w:num w:numId="43">
    <w:abstractNumId w:val="10"/>
  </w:num>
  <w:num w:numId="44">
    <w:abstractNumId w:val="20"/>
  </w:num>
  <w:num w:numId="45">
    <w:abstractNumId w:val="1"/>
  </w:num>
  <w:num w:numId="46">
    <w:abstractNumId w:val="0"/>
  </w:num>
  <w:num w:numId="47">
    <w:abstractNumId w:val="31"/>
  </w:num>
  <w:num w:numId="48">
    <w:abstractNumId w:val="13"/>
  </w:num>
  <w:num w:numId="49">
    <w:abstractNumId w:val="1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79D"/>
    <w:rsid w:val="00017C12"/>
    <w:rsid w:val="00017E4E"/>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5B45"/>
    <w:rsid w:val="0006656A"/>
    <w:rsid w:val="00067082"/>
    <w:rsid w:val="00067BA7"/>
    <w:rsid w:val="00067E97"/>
    <w:rsid w:val="00070026"/>
    <w:rsid w:val="0007046F"/>
    <w:rsid w:val="000724CB"/>
    <w:rsid w:val="000739AA"/>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49C7"/>
    <w:rsid w:val="000A64E1"/>
    <w:rsid w:val="000A6E65"/>
    <w:rsid w:val="000A7CE9"/>
    <w:rsid w:val="000B016B"/>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840BD"/>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71E"/>
    <w:rsid w:val="001B5BFE"/>
    <w:rsid w:val="001B62F3"/>
    <w:rsid w:val="001B6E0E"/>
    <w:rsid w:val="001C1A0E"/>
    <w:rsid w:val="001C1C64"/>
    <w:rsid w:val="001C1CC3"/>
    <w:rsid w:val="001C517B"/>
    <w:rsid w:val="001C56C3"/>
    <w:rsid w:val="001C570E"/>
    <w:rsid w:val="001C70F8"/>
    <w:rsid w:val="001C7C4C"/>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9CB"/>
    <w:rsid w:val="001E3D82"/>
    <w:rsid w:val="001E3D9D"/>
    <w:rsid w:val="001E3E96"/>
    <w:rsid w:val="001E4B9D"/>
    <w:rsid w:val="001E4D6C"/>
    <w:rsid w:val="001E764C"/>
    <w:rsid w:val="001E7A1C"/>
    <w:rsid w:val="001F156F"/>
    <w:rsid w:val="001F1779"/>
    <w:rsid w:val="001F1BB1"/>
    <w:rsid w:val="001F331E"/>
    <w:rsid w:val="001F5102"/>
    <w:rsid w:val="001F5420"/>
    <w:rsid w:val="001F6235"/>
    <w:rsid w:val="001F6BCC"/>
    <w:rsid w:val="001F747E"/>
    <w:rsid w:val="002001F8"/>
    <w:rsid w:val="00202747"/>
    <w:rsid w:val="00202B65"/>
    <w:rsid w:val="0020471B"/>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4F"/>
    <w:rsid w:val="002E00C7"/>
    <w:rsid w:val="002E28AA"/>
    <w:rsid w:val="002E4D17"/>
    <w:rsid w:val="002E570B"/>
    <w:rsid w:val="002E577E"/>
    <w:rsid w:val="002E59FB"/>
    <w:rsid w:val="002E5A9E"/>
    <w:rsid w:val="002E5B43"/>
    <w:rsid w:val="002E5D1A"/>
    <w:rsid w:val="002E6123"/>
    <w:rsid w:val="002E6A52"/>
    <w:rsid w:val="002E7517"/>
    <w:rsid w:val="002E7777"/>
    <w:rsid w:val="002E7DFB"/>
    <w:rsid w:val="002F2291"/>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2BB3"/>
    <w:rsid w:val="00312F5C"/>
    <w:rsid w:val="00313FB3"/>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9739D"/>
    <w:rsid w:val="003A05DE"/>
    <w:rsid w:val="003A0E3E"/>
    <w:rsid w:val="003A3266"/>
    <w:rsid w:val="003A42F7"/>
    <w:rsid w:val="003A4596"/>
    <w:rsid w:val="003B0183"/>
    <w:rsid w:val="003B112E"/>
    <w:rsid w:val="003B13DB"/>
    <w:rsid w:val="003B1EBD"/>
    <w:rsid w:val="003B4E80"/>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7139"/>
    <w:rsid w:val="003E7610"/>
    <w:rsid w:val="003E79CC"/>
    <w:rsid w:val="003F04A6"/>
    <w:rsid w:val="003F0820"/>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ABD"/>
    <w:rsid w:val="00470F67"/>
    <w:rsid w:val="00471984"/>
    <w:rsid w:val="0047288D"/>
    <w:rsid w:val="004736AD"/>
    <w:rsid w:val="00474137"/>
    <w:rsid w:val="004747AF"/>
    <w:rsid w:val="00475535"/>
    <w:rsid w:val="004818D8"/>
    <w:rsid w:val="00482484"/>
    <w:rsid w:val="00483AF7"/>
    <w:rsid w:val="00483FF3"/>
    <w:rsid w:val="004841DE"/>
    <w:rsid w:val="00484D56"/>
    <w:rsid w:val="00486EB4"/>
    <w:rsid w:val="00486EFB"/>
    <w:rsid w:val="0048718D"/>
    <w:rsid w:val="0048793D"/>
    <w:rsid w:val="00487CB7"/>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158"/>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CB"/>
    <w:rsid w:val="0068453F"/>
    <w:rsid w:val="00684C9A"/>
    <w:rsid w:val="00684F41"/>
    <w:rsid w:val="00685D02"/>
    <w:rsid w:val="006865C0"/>
    <w:rsid w:val="00686919"/>
    <w:rsid w:val="00686A47"/>
    <w:rsid w:val="0068779D"/>
    <w:rsid w:val="00687AF9"/>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41C2"/>
    <w:rsid w:val="00752022"/>
    <w:rsid w:val="00752AFD"/>
    <w:rsid w:val="0075360E"/>
    <w:rsid w:val="00756708"/>
    <w:rsid w:val="0075670B"/>
    <w:rsid w:val="007568EA"/>
    <w:rsid w:val="007573AE"/>
    <w:rsid w:val="007578F5"/>
    <w:rsid w:val="00761976"/>
    <w:rsid w:val="007630B9"/>
    <w:rsid w:val="00763456"/>
    <w:rsid w:val="00763B7A"/>
    <w:rsid w:val="00765DEC"/>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D1DF0"/>
    <w:rsid w:val="007D368C"/>
    <w:rsid w:val="007E293E"/>
    <w:rsid w:val="007E3591"/>
    <w:rsid w:val="007E367B"/>
    <w:rsid w:val="007E5C7F"/>
    <w:rsid w:val="007E7841"/>
    <w:rsid w:val="007E7FFB"/>
    <w:rsid w:val="007F1B7E"/>
    <w:rsid w:val="007F1DD6"/>
    <w:rsid w:val="007F218A"/>
    <w:rsid w:val="007F2A38"/>
    <w:rsid w:val="007F4194"/>
    <w:rsid w:val="007F4517"/>
    <w:rsid w:val="007F46E2"/>
    <w:rsid w:val="007F629E"/>
    <w:rsid w:val="00802537"/>
    <w:rsid w:val="0080446C"/>
    <w:rsid w:val="00804498"/>
    <w:rsid w:val="008045B3"/>
    <w:rsid w:val="008045D4"/>
    <w:rsid w:val="008046F7"/>
    <w:rsid w:val="00804A7E"/>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D2D"/>
    <w:rsid w:val="008B449D"/>
    <w:rsid w:val="008B4AAA"/>
    <w:rsid w:val="008B66C7"/>
    <w:rsid w:val="008B72C1"/>
    <w:rsid w:val="008C08FD"/>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2763"/>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0102"/>
    <w:rsid w:val="0099151C"/>
    <w:rsid w:val="009921A6"/>
    <w:rsid w:val="00994E68"/>
    <w:rsid w:val="00995876"/>
    <w:rsid w:val="00995A35"/>
    <w:rsid w:val="00996A2D"/>
    <w:rsid w:val="00996E60"/>
    <w:rsid w:val="00997DAD"/>
    <w:rsid w:val="009A20BE"/>
    <w:rsid w:val="009A2A0F"/>
    <w:rsid w:val="009A400A"/>
    <w:rsid w:val="009A5D59"/>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2529"/>
    <w:rsid w:val="00A23BEC"/>
    <w:rsid w:val="00A25608"/>
    <w:rsid w:val="00A26B7D"/>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2613"/>
    <w:rsid w:val="00A948A0"/>
    <w:rsid w:val="00A955CE"/>
    <w:rsid w:val="00A96887"/>
    <w:rsid w:val="00AA05F3"/>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1940"/>
    <w:rsid w:val="00AC2754"/>
    <w:rsid w:val="00AC2C3F"/>
    <w:rsid w:val="00AC41FF"/>
    <w:rsid w:val="00AC516F"/>
    <w:rsid w:val="00AC5CDB"/>
    <w:rsid w:val="00AC790C"/>
    <w:rsid w:val="00AC7E63"/>
    <w:rsid w:val="00AC7F30"/>
    <w:rsid w:val="00AD049C"/>
    <w:rsid w:val="00AD1242"/>
    <w:rsid w:val="00AD21AA"/>
    <w:rsid w:val="00AD2B08"/>
    <w:rsid w:val="00AD3597"/>
    <w:rsid w:val="00AD3D8B"/>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259F"/>
    <w:rsid w:val="00B5441C"/>
    <w:rsid w:val="00B55748"/>
    <w:rsid w:val="00B5604B"/>
    <w:rsid w:val="00B56AA4"/>
    <w:rsid w:val="00B62B1E"/>
    <w:rsid w:val="00B63B81"/>
    <w:rsid w:val="00B64BFA"/>
    <w:rsid w:val="00B64D78"/>
    <w:rsid w:val="00B64F90"/>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3642"/>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0F0D"/>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C"/>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3B1F"/>
    <w:rsid w:val="00E15181"/>
    <w:rsid w:val="00E16A48"/>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7064"/>
    <w:rsid w:val="00E573A9"/>
    <w:rsid w:val="00E57DF8"/>
    <w:rsid w:val="00E57F27"/>
    <w:rsid w:val="00E608C8"/>
    <w:rsid w:val="00E6133C"/>
    <w:rsid w:val="00E62475"/>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265"/>
    <w:rsid w:val="00EC5972"/>
    <w:rsid w:val="00EC5B0E"/>
    <w:rsid w:val="00EC7675"/>
    <w:rsid w:val="00EC7DE6"/>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E7154"/>
    <w:rsid w:val="00EF0DC0"/>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671A"/>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header" Target="header18.xml"/><Relationship Id="rId146" Type="http://schemas.openxmlformats.org/officeDocument/2006/relationships/header" Target="header19.xml"/><Relationship Id="rId147" Type="http://schemas.openxmlformats.org/officeDocument/2006/relationships/header" Target="header20.xml"/><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image" Target="media/image128.png"/><Relationship Id="rId159" Type="http://schemas.openxmlformats.org/officeDocument/2006/relationships/image" Target="media/image129.png"/><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image" Target="media/image130.png"/><Relationship Id="rId161" Type="http://schemas.openxmlformats.org/officeDocument/2006/relationships/image" Target="media/image131.png"/><Relationship Id="rId162" Type="http://schemas.openxmlformats.org/officeDocument/2006/relationships/image" Target="media/image13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fontTable" Target="fontTable.xml"/><Relationship Id="rId164" Type="http://schemas.openxmlformats.org/officeDocument/2006/relationships/theme" Target="theme/theme1.xml"/><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58309-B533-4141-BAF2-C735791F0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9</TotalTime>
  <Pages>172</Pages>
  <Words>50475</Words>
  <Characters>277615</Characters>
  <Application>Microsoft Macintosh Word</Application>
  <DocSecurity>0</DocSecurity>
  <Lines>2313</Lines>
  <Paragraphs>654</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27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504</cp:revision>
  <cp:lastPrinted>2016-07-02T09:54:00Z</cp:lastPrinted>
  <dcterms:created xsi:type="dcterms:W3CDTF">2016-05-18T10:39:00Z</dcterms:created>
  <dcterms:modified xsi:type="dcterms:W3CDTF">2016-07-0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